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275857" w14:textId="03256DAD" w:rsidR="00AA0B16" w:rsidRDefault="00AA0B16" w:rsidP="000C28CD">
      <w:pPr>
        <w:pStyle w:val="Heading1"/>
        <w:jc w:val="center"/>
        <w:rPr>
          <w:rFonts w:eastAsia="MS Mincho"/>
          <w:sz w:val="24"/>
          <w:szCs w:val="24"/>
        </w:rPr>
      </w:pPr>
      <w:bookmarkStart w:id="0" w:name="_Toc535965412"/>
      <w:r w:rsidRPr="000C28CD">
        <w:rPr>
          <w:rFonts w:eastAsia="MS Mincho"/>
          <w:sz w:val="24"/>
          <w:szCs w:val="24"/>
        </w:rPr>
        <w:t>DAFTAR PUSTAKA</w:t>
      </w:r>
      <w:bookmarkEnd w:id="0"/>
    </w:p>
    <w:p w14:paraId="4DED422B" w14:textId="77777777" w:rsidR="001E4F9A" w:rsidRPr="000C28CD" w:rsidRDefault="001E4F9A" w:rsidP="001E4F9A"/>
    <w:bookmarkStart w:id="1" w:name="_Hlk535688477"/>
    <w:p w14:paraId="7FE9ACEC" w14:textId="1C1FA19E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82021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B82021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B82021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fldChar w:fldCharType="separate"/>
      </w:r>
      <w:r w:rsidRPr="0085088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Abukosim, et al. (2014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Ownership Structure and Firm Values: Empirical Study on Indonesia Manufacturing Listed Companies,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F01AF" w:rsidRPr="008D7D57">
        <w:rPr>
          <w:rFonts w:ascii="Times New Roman" w:hAnsi="Times New Roman" w:cs="Times New Roman"/>
          <w:noProof/>
          <w:sz w:val="24"/>
          <w:szCs w:val="24"/>
        </w:rPr>
        <w:t>Journal of Arts, Science &amp; Commerce</w:t>
      </w:r>
      <w:r w:rsidR="003F01AF" w:rsidRPr="008D7D57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3F01AF"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), 1–14.</w:t>
      </w:r>
    </w:p>
    <w:p w14:paraId="5C47E085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9BE39B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1778440" w14:textId="182D92B6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Anggraini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terhadap Nilai Perusahaan pada Perusahaan Textile, Garment yang terdaftar di Bursa Efek Indonesia (BEI) Periode 2009-2012.</w:t>
      </w:r>
    </w:p>
    <w:p w14:paraId="11198E61" w14:textId="7086ED74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03506B2A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1C77CDEC" w14:textId="3687396A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Barney, Jay. B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William S. Hesterly. 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(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008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)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Strategic Management and Competitive Advantage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nd Edition. Pearson Printice Hall.</w:t>
      </w:r>
    </w:p>
    <w:p w14:paraId="7CB27A56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23906E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5E68A08E" w14:textId="660C257C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Bowerman ,B. L., O'Connel, R. T.,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Murphee, E. S.</w:t>
      </w:r>
      <w:r w:rsidR="003F610A"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014)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Business Statistics in Practice</w:t>
      </w:r>
      <w:r w:rsidRPr="008D7D57">
        <w:rPr>
          <w:rFonts w:ascii="Times New Roman" w:hAnsi="Times New Roman" w:cs="Times New Roman"/>
          <w:noProof/>
          <w:sz w:val="24"/>
          <w:szCs w:val="24"/>
        </w:rPr>
        <w:t>, 7</w:t>
      </w:r>
      <w:r w:rsidRPr="008D7D57">
        <w:rPr>
          <w:rFonts w:ascii="Times New Roman" w:hAnsi="Times New Roman" w:cs="Times New Roman"/>
          <w:noProof/>
          <w:sz w:val="24"/>
          <w:szCs w:val="24"/>
          <w:vertAlign w:val="superscript"/>
        </w:rPr>
        <w:t>th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ed. New York: </w:t>
      </w:r>
      <w:bookmarkStart w:id="2" w:name="_Hlk535682073"/>
      <w:r w:rsidRPr="008D7D57">
        <w:rPr>
          <w:rFonts w:ascii="Times New Roman" w:hAnsi="Times New Roman" w:cs="Times New Roman"/>
          <w:noProof/>
          <w:sz w:val="24"/>
          <w:szCs w:val="24"/>
        </w:rPr>
        <w:t>The McGraw-Hill</w:t>
      </w:r>
      <w:bookmarkEnd w:id="2"/>
      <w:r w:rsidRPr="008D7D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B06E3C7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EE44432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191F7C" w14:textId="49863E3C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D7D57">
        <w:rPr>
          <w:rFonts w:ascii="Times New Roman" w:hAnsi="Times New Roman" w:cs="Times New Roman"/>
          <w:sz w:val="24"/>
          <w:szCs w:val="24"/>
          <w:lang w:val="id-ID"/>
        </w:rPr>
        <w:t>Cadbury, A. (1992)</w:t>
      </w:r>
      <w:r w:rsidR="009C348B" w:rsidRPr="008D7D57">
        <w:rPr>
          <w:rFonts w:ascii="Times New Roman" w:hAnsi="Times New Roman" w:cs="Times New Roman"/>
          <w:sz w:val="24"/>
          <w:szCs w:val="24"/>
        </w:rPr>
        <w:t>.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8D7D57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Report of the Committee on the Financial Aspects of Corporate Governance, 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>London: Gee &amp; Co.Ltd.</w:t>
      </w:r>
    </w:p>
    <w:p w14:paraId="4CD9B27C" w14:textId="525D5269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id-ID"/>
        </w:rPr>
      </w:pPr>
    </w:p>
    <w:p w14:paraId="612F6F91" w14:textId="77777777" w:rsidR="000C28CD" w:rsidRPr="008D7D57" w:rsidRDefault="000C28CD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id-ID"/>
        </w:rPr>
      </w:pPr>
    </w:p>
    <w:p w14:paraId="56A1221A" w14:textId="73D7FD51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Cooper, D. R.,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Schindler, P. S. (2017).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(12th ed.). Jakarta: Penerbit Salemba Empat.</w:t>
      </w:r>
    </w:p>
    <w:p w14:paraId="401DFEFE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A61E3A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E28EA8" w14:textId="7FC636DD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Dewi dan Wirajaya. 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Struktur Modal, Profitabilitas dan Ukuran Perusahaan pada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76CD" w:rsidRPr="008D7D57">
        <w:rPr>
          <w:rFonts w:ascii="Times New Roman" w:hAnsi="Times New Roman" w:cs="Times New Roman"/>
          <w:noProof/>
          <w:sz w:val="24"/>
          <w:szCs w:val="24"/>
        </w:rPr>
        <w:t>E-Jurnal Akuntansi Udayana, (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DF76CD"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)</w:t>
      </w:r>
      <w:r w:rsidRPr="008D7D57">
        <w:rPr>
          <w:rFonts w:ascii="Times New Roman" w:hAnsi="Times New Roman" w:cs="Times New Roman"/>
          <w:noProof/>
          <w:sz w:val="24"/>
          <w:szCs w:val="24"/>
        </w:rPr>
        <w:t>, 358–372.</w:t>
      </w:r>
    </w:p>
    <w:p w14:paraId="1F8798FA" w14:textId="59CC25C5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7D1EC0F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046F69" w14:textId="1B59A7BC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Febryana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013)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Pengaruh Ukuran Perusahaan dan Mekanisme Corporate Governance terhadap Nilai Perusahaan.</w:t>
      </w:r>
    </w:p>
    <w:p w14:paraId="5984982F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bookmarkStart w:id="3" w:name="_GoBack"/>
      <w:bookmarkEnd w:id="3"/>
    </w:p>
    <w:p w14:paraId="3532D8A6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7AAE3969" w14:textId="6CF5E201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Forum for Corporate Governance in Indonesia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006)</w:t>
      </w:r>
      <w:r w:rsidR="009C348B" w:rsidRPr="008D7D57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"What is Corporate Governance?"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sumber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: www.fcgi.or.id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 (Diakses pada 3 November 2018).</w:t>
      </w:r>
    </w:p>
    <w:p w14:paraId="08DD5A93" w14:textId="4ECF2874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7C4FBAC3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2EE85C65" w14:textId="19BCB5C4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Gaver, Jennifer J. dan Kenneth M. Gaver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(1993)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t>Additional Evidence on the Association between the Investment Opportunity Set and Corporate Financing, Dividend, and Compensation Policies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, Journal Of Accounting &amp; Economics 16: 125-160.</w:t>
      </w:r>
    </w:p>
    <w:p w14:paraId="7795DB78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232D61DD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1F102697" w14:textId="0ECA8D12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bookmarkStart w:id="4" w:name="_Hlk535686178"/>
      <w:r w:rsidRPr="008D7D57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</w:t>
      </w:r>
      <w:bookmarkEnd w:id="4"/>
      <w:r w:rsidRPr="008D7D57">
        <w:rPr>
          <w:rFonts w:ascii="Times New Roman" w:hAnsi="Times New Roman" w:cs="Times New Roman"/>
          <w:i/>
          <w:noProof/>
          <w:sz w:val="24"/>
          <w:szCs w:val="24"/>
        </w:rPr>
        <w:t>3</w:t>
      </w:r>
      <w:r w:rsidR="001310E6" w:rsidRPr="008D7D57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1310E6" w:rsidRPr="008D7D57">
        <w:rPr>
          <w:rFonts w:ascii="Times New Roman" w:hAnsi="Times New Roman" w:cs="Times New Roman"/>
          <w:noProof/>
          <w:sz w:val="24"/>
          <w:szCs w:val="24"/>
        </w:rPr>
        <w:t>Edisi 8, Semarang: Badan Penerbit-Undip.</w:t>
      </w:r>
    </w:p>
    <w:p w14:paraId="792C3B44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A53763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8A7DE3" w14:textId="026333FB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snawati, S. (2005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Dampak Set Peluang Investasi terhadap Nilai Perusahaan Publik di Bursa Efek Jakarta,</w:t>
      </w:r>
      <w:r w:rsidR="00B54A16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B54A16" w:rsidRPr="008D7D57">
        <w:rPr>
          <w:rFonts w:ascii="Times New Roman" w:hAnsi="Times New Roman" w:cs="Times New Roman"/>
          <w:noProof/>
          <w:sz w:val="24"/>
          <w:szCs w:val="24"/>
        </w:rPr>
        <w:t>Jurnal Akuntansi dan Auditing Indonesia, (2),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117–126.</w:t>
      </w:r>
    </w:p>
    <w:p w14:paraId="13D6FDBF" w14:textId="39D1406F" w:rsidR="00552BBF" w:rsidRPr="008D7D57" w:rsidRDefault="00552BBF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2BA1B712" w14:textId="77777777" w:rsidR="00552BBF" w:rsidRPr="008D7D57" w:rsidRDefault="00552BBF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300C583D" w14:textId="125D18D6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Herawati, T. 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Kebijakan Deviden, Kebijakan Hutang, dan Profitabilitas terhadap Nilai Perusahaan,</w:t>
      </w:r>
      <w:r w:rsidR="00B54A16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B54A16" w:rsidRPr="008D7D57">
        <w:rPr>
          <w:rFonts w:ascii="Times New Roman" w:hAnsi="Times New Roman" w:cs="Times New Roman"/>
          <w:noProof/>
          <w:sz w:val="24"/>
          <w:szCs w:val="24"/>
        </w:rPr>
        <w:t>Jurnal Manajemen, (2),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1–18.</w:t>
      </w:r>
    </w:p>
    <w:p w14:paraId="64A1EFC7" w14:textId="3475740F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18F24383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33789A68" w14:textId="2114A6D3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Heri. 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(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016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)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Financial Ratio for Business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 Jakarta : PT Grasindo.</w:t>
      </w:r>
    </w:p>
    <w:p w14:paraId="3050A2E7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4C85DF3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05C908C6" w14:textId="0E757CAE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Hermuningsih, S. 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Profitabilitas , Growth Opportunity , Sruktur Modal terhadap Nilai Perusahaan pada Perusahaan Publik di Indonesia.</w:t>
      </w:r>
      <w:r w:rsidR="00B54A16" w:rsidRPr="008D7D57">
        <w:rPr>
          <w:rFonts w:ascii="Times New Roman" w:hAnsi="Times New Roman" w:cs="Times New Roman"/>
          <w:noProof/>
          <w:sz w:val="24"/>
          <w:szCs w:val="24"/>
        </w:rPr>
        <w:t xml:space="preserve"> Jurnal Keuangan dan Perbankan, (2), 128-148</w:t>
      </w:r>
    </w:p>
    <w:p w14:paraId="5926F1BD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0C625113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32CD01C5" w14:textId="4614BBBF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Ikatan Akuntansi Indonesia. 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(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017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)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rnyataan Standar Akuntansi Keuangan.</w:t>
      </w:r>
    </w:p>
    <w:p w14:paraId="2473714B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7DC9C16C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400E4ACA" w14:textId="7B4B8513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Indriyani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017). P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engaruh Ukuran Perusahaan dan Profitabilitas terhadap Nilai Perusahaan, </w:t>
      </w:r>
      <w:r w:rsidR="00B54A16" w:rsidRPr="008D7D57">
        <w:rPr>
          <w:rFonts w:ascii="Times New Roman" w:hAnsi="Times New Roman" w:cs="Times New Roman"/>
          <w:iCs/>
          <w:noProof/>
          <w:sz w:val="24"/>
          <w:szCs w:val="24"/>
        </w:rPr>
        <w:t>Jurnal Ilmu Akuntansi, (2)</w:t>
      </w:r>
      <w:r w:rsidR="00B54A16"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333–348.</w:t>
      </w:r>
    </w:p>
    <w:p w14:paraId="2CF2412F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57F947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030716" w14:textId="0487E106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Jensen, M. C.,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Meckling, W. H. (197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.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D7D57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14:paraId="07C74771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833BF38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3B944B" w14:textId="477BAF1B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Kalbuana, N. M. (201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Leverage,Profitabilitas,dan Ukuran Perusahaan terhadap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54A16" w:rsidRPr="008D7D57">
        <w:rPr>
          <w:rFonts w:ascii="Times New Roman" w:hAnsi="Times New Roman" w:cs="Times New Roman"/>
          <w:noProof/>
          <w:sz w:val="24"/>
          <w:szCs w:val="24"/>
        </w:rPr>
        <w:t>Seminar Nasional dan The 3</w:t>
      </w:r>
      <w:r w:rsidR="00B54A16" w:rsidRPr="008D7D57">
        <w:rPr>
          <w:rFonts w:ascii="Times New Roman" w:hAnsi="Times New Roman" w:cs="Times New Roman"/>
          <w:noProof/>
          <w:sz w:val="24"/>
          <w:szCs w:val="24"/>
          <w:vertAlign w:val="superscript"/>
        </w:rPr>
        <w:t>rd</w:t>
      </w:r>
      <w:r w:rsidR="00B54A16"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62B86" w:rsidRPr="008D7D57">
        <w:rPr>
          <w:rFonts w:ascii="Times New Roman" w:hAnsi="Times New Roman" w:cs="Times New Roman"/>
          <w:noProof/>
          <w:sz w:val="24"/>
          <w:szCs w:val="24"/>
        </w:rPr>
        <w:t xml:space="preserve">Call for Syariah Paper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71–81.</w:t>
      </w:r>
    </w:p>
    <w:p w14:paraId="1150C90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CB4EFFD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67A896" w14:textId="633C0A99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Kallapur, S. dan Mark A. Trombley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(2001)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t xml:space="preserve">The Investment Opportunity Set: Determinants, Consequences and Measurement,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Managerial Finance, Vol. 27, No. 3: 3-15.</w:t>
      </w:r>
    </w:p>
    <w:p w14:paraId="116F7B42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37BB36A5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6815DB44" w14:textId="5D9DCE71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Kartika dan Nikmah. (2011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Corporate Governance dan Investment Opportunity Set terhadap Kualitas Laba dan Nilai Perusahaan,</w:t>
      </w:r>
      <w:r w:rsidR="009537BE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9537BE" w:rsidRPr="008D7D57">
        <w:rPr>
          <w:rFonts w:ascii="Times New Roman" w:hAnsi="Times New Roman" w:cs="Times New Roman"/>
          <w:noProof/>
          <w:sz w:val="24"/>
          <w:szCs w:val="24"/>
        </w:rPr>
        <w:t xml:space="preserve">Jurnal Akuntansi, </w:t>
      </w:r>
      <w:r w:rsidR="009537BE" w:rsidRPr="008D7D57">
        <w:rPr>
          <w:rFonts w:ascii="Times New Roman" w:hAnsi="Times New Roman" w:cs="Times New Roman"/>
          <w:iCs/>
          <w:noProof/>
          <w:sz w:val="24"/>
          <w:szCs w:val="24"/>
        </w:rPr>
        <w:t>(1), 92-121.</w:t>
      </w:r>
    </w:p>
    <w:p w14:paraId="2989B87D" w14:textId="2CF43240" w:rsidR="00122B70" w:rsidRPr="008D7D57" w:rsidRDefault="009537BE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5CBEED8F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7765C2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KEP-117/M-MBU/2002. (2002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Keputusan Menteri Badan Usaha Milik Negara Nomor : KEP-117 / M-MBU / 2002 Tentang Penerapan Praktek Good Corporate Governance Pada Badan Usaha Milik Negara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(BUMN).</w:t>
      </w:r>
    </w:p>
    <w:p w14:paraId="36878EDB" w14:textId="23AC7B9D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0F08C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803710" w14:textId="7ACFC254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Kieso, Donald E. 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(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018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>)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Intermediate Accounting: IFRS 3</w:t>
      </w:r>
      <w:r w:rsidRPr="008D7D57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rd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Edition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 United of America: John Wiley.</w:t>
      </w:r>
    </w:p>
    <w:p w14:paraId="0F5F1824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CD0994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2F51F0C" w14:textId="3A981174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id-ID"/>
        </w:rPr>
      </w:pPr>
      <w:r w:rsidRPr="008D7D57">
        <w:rPr>
          <w:rFonts w:ascii="Times New Roman" w:hAnsi="Times New Roman" w:cs="Times New Roman"/>
          <w:sz w:val="24"/>
          <w:szCs w:val="24"/>
          <w:lang w:val="id-ID"/>
        </w:rPr>
        <w:t>Komite Nasional Kebijakan Governance</w:t>
      </w:r>
      <w:r w:rsidR="009C348B" w:rsidRPr="008D7D57">
        <w:rPr>
          <w:rFonts w:ascii="Times New Roman" w:hAnsi="Times New Roman" w:cs="Times New Roman"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>(2006)</w:t>
      </w:r>
      <w:r w:rsidR="009C348B" w:rsidRPr="008D7D57">
        <w:rPr>
          <w:rFonts w:ascii="Times New Roman" w:hAnsi="Times New Roman" w:cs="Times New Roman"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iCs/>
          <w:sz w:val="24"/>
          <w:szCs w:val="24"/>
          <w:lang w:val="id-ID"/>
        </w:rPr>
        <w:t>Pedoman Umum Good Corporate Governance Indonesia,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 xml:space="preserve"> Jakarta: Komite Nasional</w:t>
      </w:r>
      <w:r w:rsidRPr="008D7D57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>Kebijakan Governance (KNKG).</w:t>
      </w:r>
    </w:p>
    <w:p w14:paraId="20B4F69D" w14:textId="77777777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id-ID"/>
        </w:rPr>
      </w:pPr>
    </w:p>
    <w:p w14:paraId="5965A40C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Lawrence J. Gitman and Chad J. Zutter. (2015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rinciples of Managerial Finance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Managerial Finance Journal of Economic Studies Managerial Finance Iss South Asian Journal of Global Business Research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(14th ed., Vol. 14). England: Person Education Limited.  </w:t>
      </w:r>
    </w:p>
    <w:p w14:paraId="2B535759" w14:textId="4E2DC7DD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D59384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4AB5E4" w14:textId="1E1B9F63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Lestari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(2017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Kepemilikan Institusional dan Struktur Modal terhadap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537BE" w:rsidRPr="008D7D57">
        <w:rPr>
          <w:rFonts w:ascii="Times New Roman" w:hAnsi="Times New Roman" w:cs="Times New Roman"/>
          <w:iCs/>
          <w:noProof/>
          <w:sz w:val="24"/>
          <w:szCs w:val="24"/>
        </w:rPr>
        <w:t>Jurnal Riset Manajemen dan Bisnis, (2)</w:t>
      </w:r>
      <w:r w:rsidR="009537BE"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93–306.</w:t>
      </w:r>
    </w:p>
    <w:p w14:paraId="4830CD62" w14:textId="72D0270C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676E6DB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44157A" w14:textId="0A831DD4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Messier, William F., Steven M. Glover, </w:t>
      </w:r>
      <w:r w:rsidR="00E86135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>dan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Douglas F. Prawitt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(2014),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t>Jasa Audit dan Assurance: Pendekatan Sistematis,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Buku 1, Edisi 8, Jakarta: Salemba Empat.</w:t>
      </w:r>
    </w:p>
    <w:p w14:paraId="631BFF51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35F899E0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1D33F4D4" w14:textId="441EB432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D7D57">
        <w:rPr>
          <w:rFonts w:ascii="Times New Roman" w:hAnsi="Times New Roman" w:cs="Times New Roman"/>
          <w:sz w:val="24"/>
          <w:szCs w:val="24"/>
          <w:lang w:val="id-ID"/>
        </w:rPr>
        <w:t>Myers, S. C. (1977)</w:t>
      </w:r>
      <w:r w:rsidR="009C348B" w:rsidRPr="008D7D57">
        <w:rPr>
          <w:rFonts w:ascii="Times New Roman" w:hAnsi="Times New Roman" w:cs="Times New Roman"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sz w:val="24"/>
          <w:szCs w:val="24"/>
          <w:lang w:val="id-ID"/>
        </w:rPr>
        <w:t xml:space="preserve">Determinants of Corporate Borrowing, </w:t>
      </w:r>
      <w:r w:rsidRPr="008D7D57">
        <w:rPr>
          <w:rFonts w:ascii="Times New Roman" w:hAnsi="Times New Roman" w:cs="Times New Roman"/>
          <w:i/>
          <w:iCs/>
          <w:sz w:val="24"/>
          <w:szCs w:val="24"/>
          <w:lang w:val="id-ID"/>
        </w:rPr>
        <w:t>Journal of Financial Economics</w:t>
      </w:r>
      <w:r w:rsidRPr="008D7D57">
        <w:rPr>
          <w:rFonts w:ascii="Times New Roman" w:hAnsi="Times New Roman" w:cs="Times New Roman"/>
          <w:i/>
          <w:sz w:val="24"/>
          <w:szCs w:val="24"/>
          <w:lang w:val="id-ID"/>
        </w:rPr>
        <w:t xml:space="preserve"> 5: 145–75</w:t>
      </w:r>
      <w:r w:rsidRPr="008D7D57">
        <w:rPr>
          <w:rFonts w:ascii="Times New Roman" w:hAnsi="Times New Roman" w:cs="Times New Roman"/>
          <w:i/>
          <w:sz w:val="24"/>
          <w:szCs w:val="24"/>
        </w:rPr>
        <w:t>.</w:t>
      </w:r>
    </w:p>
    <w:p w14:paraId="68F3BFF9" w14:textId="77777777" w:rsidR="000C28CD" w:rsidRPr="008D7D57" w:rsidRDefault="000C28CD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6D44234F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14:paraId="6A0B73AD" w14:textId="6C73459A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Organization for Economic Cooperation and Development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(2005)</w:t>
      </w:r>
      <w:r w:rsidR="009C348B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t xml:space="preserve">International Experts Meeting on Corporate Governance of Non-Listed Companies,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Turkey: OECD.</w:t>
      </w:r>
    </w:p>
    <w:p w14:paraId="546195EE" w14:textId="6A189D2E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4D52D2DD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3EC19C62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Peraturan Otoritas Jasa Keuangan Nomor 55/POJK.04/2015.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Tentang Pembentukan dan Pedoman Pelaksanaan Kerja Komite Audit</w:t>
      </w: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sumber :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www.ojk.go.id/regulasi/peraturan-ojk/POJK-Nomor 55.POJK.04.2015/.</w:t>
      </w: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Diakses pada 5 Desember 2018).</w:t>
      </w:r>
    </w:p>
    <w:p w14:paraId="24993C09" w14:textId="7D704A5D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</w:p>
    <w:p w14:paraId="57E1C912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25A0F658" w14:textId="0BEB97FA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Peraturan Otoritas Jasa Keuangan Nomor 33/POJK.04/2014.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Tentang Direksi dan Dewan Komisaris Emiten atau Perusahaan Publik</w:t>
      </w: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sumber :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www.ojk.go.id/regulasi/peraturan-ojk/POJK-Nomor33.POJK.04.2014/.</w:t>
      </w: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Diakses pada 5 Desember 2018).</w:t>
      </w:r>
    </w:p>
    <w:p w14:paraId="6831FC87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2B1755FA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394A20A7" w14:textId="60B1B569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Perdana dan Raharja. (2014).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Analisis Pengaruh Corporate Governance terhadap Nilai Perusahaan.</w:t>
      </w:r>
    </w:p>
    <w:p w14:paraId="1C896C57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6BD36F6C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6FC84E84" w14:textId="4D3364B0" w:rsidR="00FE457D" w:rsidRPr="008D7D57" w:rsidRDefault="00122B70" w:rsidP="00FE457D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Prastuti dan Budiasih. (2015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pada Nilai Perusahaan dengan Moderasi Corporate Social Responsibility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537BE" w:rsidRPr="008D7D57">
        <w:rPr>
          <w:rFonts w:ascii="Times New Roman" w:hAnsi="Times New Roman" w:cs="Times New Roman"/>
          <w:noProof/>
          <w:sz w:val="24"/>
          <w:szCs w:val="24"/>
        </w:rPr>
        <w:t xml:space="preserve">E-Jurnal Akuntansi Universitas Udayana, </w:t>
      </w:r>
      <w:r w:rsidR="009537BE" w:rsidRPr="008D7D57">
        <w:rPr>
          <w:rFonts w:ascii="Times New Roman" w:hAnsi="Times New Roman" w:cs="Times New Roman"/>
          <w:iCs/>
          <w:noProof/>
          <w:sz w:val="24"/>
          <w:szCs w:val="24"/>
        </w:rPr>
        <w:t xml:space="preserve">(1)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114–129.</w:t>
      </w:r>
    </w:p>
    <w:p w14:paraId="3A8A023B" w14:textId="5F0E0E5C" w:rsidR="00FE457D" w:rsidRPr="008D7D57" w:rsidRDefault="00FE457D" w:rsidP="00FE457D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949C793" w14:textId="77777777" w:rsidR="000C28CD" w:rsidRPr="008D7D57" w:rsidRDefault="000C28CD" w:rsidP="00FE457D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0E89FA6" w14:textId="2C48294E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Purbopangestu</w:t>
      </w:r>
      <w:r w:rsidR="009C348B"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(2014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terhadap Nilai Perusahaan dengan Corporate Social Responsibility Sebagai Variabel Intervening,</w:t>
      </w:r>
      <w:r w:rsidR="009537BE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9537BE" w:rsidRPr="008D7D57">
        <w:rPr>
          <w:rFonts w:ascii="Times New Roman" w:hAnsi="Times New Roman" w:cs="Times New Roman"/>
          <w:noProof/>
          <w:sz w:val="24"/>
          <w:szCs w:val="24"/>
        </w:rPr>
        <w:t xml:space="preserve">Jurnal Akuntansi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3), 321–333.</w:t>
      </w:r>
    </w:p>
    <w:p w14:paraId="0D037A99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418A7B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34C076" w14:textId="25D8C37F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Putu, N., Pratiwi, Y., Yudiaatmaja, F.,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Suwendra, I. W. (201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Struktur Modal dan Ukuran Perusahaan terhadap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1)</w:t>
      </w:r>
    </w:p>
    <w:p w14:paraId="07D09504" w14:textId="67F15E91" w:rsidR="00552BBF" w:rsidRPr="008D7D57" w:rsidRDefault="00552BBF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C5CFA5" w14:textId="77777777" w:rsidR="00552BBF" w:rsidRPr="008D7D57" w:rsidRDefault="00552BBF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0C8596A" w14:textId="5A668D8D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Rahardjo dan Jusriani. 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Analisis Pengaruh Profitabilitas, Kebijakan Deviden, Kebijakan Utang, dan Kepemilikan Manajerial terhadap Nilai Perusahaaan.</w:t>
      </w:r>
      <w:r w:rsidR="00DF76CD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DF76CD" w:rsidRPr="008D7D57">
        <w:rPr>
          <w:rFonts w:ascii="Times New Roman" w:hAnsi="Times New Roman" w:cs="Times New Roman"/>
          <w:noProof/>
          <w:sz w:val="24"/>
          <w:szCs w:val="24"/>
        </w:rPr>
        <w:t>Diponegoro Journal of Accounting, Vol 2, 1-10.</w:t>
      </w:r>
    </w:p>
    <w:p w14:paraId="611B1C96" w14:textId="2A5A113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5C5342F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6824819A" w14:textId="6020ABF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Rahma, A. (2014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Kepemilikan Manajerial, Kepemilikan Institusional, dan Ukuran Perusahaan terhadap Keputusan Pendanaan dan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>,</w:t>
      </w:r>
      <w:r w:rsidR="009537BE" w:rsidRPr="008D7D57">
        <w:rPr>
          <w:rFonts w:ascii="Times New Roman" w:hAnsi="Times New Roman" w:cs="Times New Roman"/>
          <w:noProof/>
          <w:sz w:val="24"/>
          <w:szCs w:val="24"/>
        </w:rPr>
        <w:t xml:space="preserve"> Jurnal Bisnis</w:t>
      </w:r>
      <w:r w:rsidR="009537BE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), 45–69.</w:t>
      </w:r>
    </w:p>
    <w:p w14:paraId="7AD2487D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8CEC5A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85418C1" w14:textId="7033CEA2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Randy, V., </w:t>
      </w:r>
      <w:r w:rsidR="00E86135" w:rsidRPr="008D7D57">
        <w:rPr>
          <w:rFonts w:ascii="Times New Roman" w:hAnsi="Times New Roman" w:cs="Times New Roman"/>
          <w:noProof/>
          <w:sz w:val="24"/>
          <w:szCs w:val="24"/>
        </w:rPr>
        <w:t>d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Juniarti. (2013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Penerapan Good Corporate Governance Terhadap Kinerja Keuangan Perusahaan yang Terdaftar di BEI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Business Accounting Review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), 306–318.</w:t>
      </w:r>
    </w:p>
    <w:p w14:paraId="0E8AFF89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D4678B5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91945D" w14:textId="153831FD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Rinnaya, I. Y. (201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Pengaruh Profitabilitas, Rasio Aktivitas ,Keputusan Pendanaan,Keputusan Investasi terhadap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537BE" w:rsidRPr="008D7D57">
        <w:rPr>
          <w:rFonts w:ascii="Times New Roman" w:hAnsi="Times New Roman" w:cs="Times New Roman"/>
          <w:noProof/>
          <w:sz w:val="24"/>
          <w:szCs w:val="24"/>
        </w:rPr>
        <w:t>Journal of Accounting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)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09799D1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2F5A11B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4326340" w14:textId="42F4B6E0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D7D57">
        <w:rPr>
          <w:rFonts w:ascii="Times New Roman" w:hAnsi="Times New Roman" w:cs="Times New Roman"/>
          <w:sz w:val="24"/>
          <w:szCs w:val="24"/>
        </w:rPr>
        <w:t>Rudangga I Gusti Ngurah Gede dan Gede Merta Sudiarta</w:t>
      </w:r>
      <w:r w:rsidR="009C348B" w:rsidRPr="008D7D57">
        <w:rPr>
          <w:rFonts w:ascii="Times New Roman" w:hAnsi="Times New Roman" w:cs="Times New Roman"/>
          <w:sz w:val="24"/>
          <w:szCs w:val="24"/>
        </w:rPr>
        <w:t>. (</w:t>
      </w:r>
      <w:r w:rsidRPr="008D7D57">
        <w:rPr>
          <w:rFonts w:ascii="Times New Roman" w:hAnsi="Times New Roman" w:cs="Times New Roman"/>
          <w:sz w:val="24"/>
          <w:szCs w:val="24"/>
        </w:rPr>
        <w:t>2016</w:t>
      </w:r>
      <w:r w:rsidR="009C348B" w:rsidRPr="008D7D57">
        <w:rPr>
          <w:rFonts w:ascii="Times New Roman" w:hAnsi="Times New Roman" w:cs="Times New Roman"/>
          <w:sz w:val="24"/>
          <w:szCs w:val="24"/>
        </w:rPr>
        <w:t>)</w:t>
      </w:r>
      <w:r w:rsidRPr="008D7D57">
        <w:rPr>
          <w:rFonts w:ascii="Times New Roman" w:hAnsi="Times New Roman" w:cs="Times New Roman"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i/>
          <w:sz w:val="24"/>
          <w:szCs w:val="24"/>
        </w:rPr>
        <w:t>Pengaruh Ukuran Perusahaan, Leverage, dan Profitabilitas Terhadap Nilai Perusahaan</w:t>
      </w:r>
      <w:r w:rsidRPr="008D7D57">
        <w:rPr>
          <w:rFonts w:ascii="Times New Roman" w:hAnsi="Times New Roman" w:cs="Times New Roman"/>
          <w:sz w:val="24"/>
          <w:szCs w:val="24"/>
        </w:rPr>
        <w:t>. E- Jurnal Manajemen Unud, Volume 5, No. 07.</w:t>
      </w:r>
    </w:p>
    <w:p w14:paraId="411881F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164AF1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45DE56" w14:textId="643E0132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8D7D57">
        <w:rPr>
          <w:rFonts w:ascii="Times New Roman" w:hAnsi="Times New Roman" w:cs="Times New Roman"/>
          <w:sz w:val="24"/>
          <w:szCs w:val="24"/>
        </w:rPr>
        <w:t>Saham Paling Anjlok Sepanjang 2017.</w:t>
      </w:r>
      <w:r w:rsidRPr="008D7D57">
        <w:t xml:space="preserve"> sumber : </w:t>
      </w:r>
      <w:r w:rsidRPr="008D7D57">
        <w:rPr>
          <w:rFonts w:ascii="Times New Roman" w:hAnsi="Times New Roman" w:cs="Times New Roman"/>
          <w:i/>
          <w:sz w:val="24"/>
          <w:szCs w:val="24"/>
        </w:rPr>
        <w:t>www.finance.detik.com</w:t>
      </w:r>
      <w:r w:rsidRPr="008D7D57">
        <w:rPr>
          <w:rFonts w:ascii="Times New Roman" w:hAnsi="Times New Roman" w:cs="Times New Roman"/>
          <w:sz w:val="24"/>
          <w:szCs w:val="24"/>
        </w:rPr>
        <w:t>. (</w:t>
      </w:r>
      <w:r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>Diakses pada 30 September 2018).</w:t>
      </w:r>
    </w:p>
    <w:p w14:paraId="39C0C4AA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496F5A8A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14:paraId="4FF13D0B" w14:textId="33457E02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Salvatore, Dominick</w:t>
      </w:r>
      <w:r w:rsidR="00E86135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(2005)</w:t>
      </w:r>
      <w:r w:rsidR="00E86135" w:rsidRPr="008D7D57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</w:t>
      </w:r>
      <w:r w:rsidRPr="008D7D57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t xml:space="preserve">Ekonomi Manajerial dalam Perekonomian Global, </w:t>
      </w:r>
      <w:r w:rsidRPr="008D7D57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Buku 1, Edisi 5, Jakarta: Salemba Empat.</w:t>
      </w:r>
    </w:p>
    <w:p w14:paraId="0BFFDAD0" w14:textId="77777777" w:rsidR="000C28CD" w:rsidRPr="008D7D57" w:rsidRDefault="000C28CD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74BFB1D3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7915DBE4" w14:textId="717A06FF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Sandi, K. I. (2013).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Earnings Response Coefficient</w:t>
      </w:r>
      <w:r w:rsidRPr="008D7D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16B4FA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56A1BDED" w14:textId="77777777" w:rsidR="00122B70" w:rsidRPr="008D7D57" w:rsidRDefault="00122B70" w:rsidP="00122B7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</w:p>
    <w:p w14:paraId="16000FEE" w14:textId="1FB285C8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Siallagan dan Macfoedz. (200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Mekanisme Corporate Governance,Kualitas Laba dan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>,</w:t>
      </w:r>
      <w:r w:rsidR="003F01AF" w:rsidRPr="008D7D57">
        <w:rPr>
          <w:rFonts w:ascii="Times New Roman" w:hAnsi="Times New Roman" w:cs="Times New Roman"/>
          <w:noProof/>
          <w:sz w:val="24"/>
          <w:szCs w:val="24"/>
        </w:rPr>
        <w:t xml:space="preserve"> Simposium </w:t>
      </w:r>
      <w:r w:rsidR="00DF76CD" w:rsidRPr="008D7D57">
        <w:rPr>
          <w:rFonts w:ascii="Times New Roman" w:hAnsi="Times New Roman" w:cs="Times New Roman"/>
          <w:noProof/>
          <w:sz w:val="24"/>
          <w:szCs w:val="24"/>
        </w:rPr>
        <w:t>Nasional Akuntansi 9 Padang,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 (61), 23–26.</w:t>
      </w:r>
    </w:p>
    <w:p w14:paraId="342B65B3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B6FE758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0AD231" w14:textId="58BDBF9E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Sofyaningsih dan Hardiningsih. (2011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Struktur Kepemilikan, Kebijakan Deviden, Kebijakan Utang dan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 xml:space="preserve">Jurnal Keuangan dan Perbankan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1), 68–87.</w:t>
      </w:r>
    </w:p>
    <w:p w14:paraId="376C77B1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0BAE37E" w14:textId="77777777" w:rsidR="009C348B" w:rsidRPr="008D7D57" w:rsidRDefault="009C348B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D2E769E" w14:textId="1317B330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D7D57">
        <w:rPr>
          <w:rFonts w:ascii="Times New Roman" w:hAnsi="Times New Roman" w:cs="Times New Roman"/>
          <w:sz w:val="24"/>
          <w:szCs w:val="24"/>
          <w:lang w:val="id-ID"/>
        </w:rPr>
        <w:t>Soliha dan Taswan</w:t>
      </w:r>
      <w:r w:rsidR="00E86135" w:rsidRPr="008D7D57">
        <w:rPr>
          <w:rFonts w:ascii="Times New Roman" w:hAnsi="Times New Roman" w:cs="Times New Roman"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>(2002)</w:t>
      </w:r>
      <w:r w:rsidR="00E86135" w:rsidRPr="008D7D57">
        <w:rPr>
          <w:rFonts w:ascii="Times New Roman" w:hAnsi="Times New Roman" w:cs="Times New Roman"/>
          <w:sz w:val="24"/>
          <w:szCs w:val="24"/>
        </w:rPr>
        <w:t>.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8D7D57">
        <w:rPr>
          <w:rFonts w:ascii="Times New Roman" w:hAnsi="Times New Roman" w:cs="Times New Roman"/>
          <w:i/>
          <w:sz w:val="24"/>
          <w:szCs w:val="24"/>
          <w:lang w:val="id-ID"/>
        </w:rPr>
        <w:t>Pengaruh Kebijakan Hutang Terhadap Nilai Perusahaan Serta Beberapa Faktor Yang Mempengaruhinya</w:t>
      </w:r>
      <w:r w:rsidRPr="008D7D57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, </w:t>
      </w:r>
      <w:r w:rsidRPr="008D7D57">
        <w:rPr>
          <w:rFonts w:ascii="Times New Roman" w:hAnsi="Times New Roman" w:cs="Times New Roman"/>
          <w:iCs/>
          <w:sz w:val="24"/>
          <w:szCs w:val="24"/>
          <w:lang w:val="id-ID"/>
        </w:rPr>
        <w:t>Jurnal Bisnis dan Ekonomi</w:t>
      </w:r>
      <w:r w:rsidRPr="008D7D57">
        <w:rPr>
          <w:rFonts w:ascii="Times New Roman" w:hAnsi="Times New Roman" w:cs="Times New Roman"/>
          <w:sz w:val="24"/>
          <w:szCs w:val="24"/>
          <w:lang w:val="id-ID"/>
        </w:rPr>
        <w:t>, hal. 1-18.</w:t>
      </w:r>
    </w:p>
    <w:p w14:paraId="2FA4DCC5" w14:textId="77777777" w:rsidR="000C28CD" w:rsidRPr="008D7D57" w:rsidRDefault="000C28CD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A897CEB" w14:textId="77777777" w:rsidR="00122B70" w:rsidRPr="008D7D57" w:rsidRDefault="00122B70" w:rsidP="00122B7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789FDF7" w14:textId="2DE38B00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Susanti dan Nidar. (201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Corporate Board And Firm Value : Perspective Two-Tier Board System In Indonesia,</w:t>
      </w:r>
      <w:r w:rsidR="00C43A44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 xml:space="preserve">International Journal of Scientific and Research, </w:t>
      </w:r>
      <w:r w:rsidRPr="008D7D5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5).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 xml:space="preserve"> 300-305.</w:t>
      </w:r>
    </w:p>
    <w:p w14:paraId="6E0F7FFC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E0C837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6DDDDE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Suwardjono. (2014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Teori akuntansi: perekayasaan pelaporan keuang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. BPFE- Yogyakarta. </w:t>
      </w:r>
    </w:p>
    <w:p w14:paraId="2EE5591A" w14:textId="63ADD344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E8EC720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9810EA" w14:textId="1C7CA43B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Wahyudi dan Pawestri. (2006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Implikasi Struktur Kepemilikan terhadap Nilai Perusahaan : Dengan Keputusan Keuangan Sebagai Variabel Intervening,</w:t>
      </w:r>
      <w:r w:rsidR="00C43A44" w:rsidRPr="008D7D57">
        <w:rPr>
          <w:rFonts w:ascii="Times New Roman" w:hAnsi="Times New Roman" w:cs="Times New Roman"/>
          <w:noProof/>
          <w:sz w:val="24"/>
          <w:szCs w:val="24"/>
        </w:rPr>
        <w:t>Simposium Nasional Akuntansi Padang</w:t>
      </w:r>
      <w:r w:rsidR="00C43A44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23–26.</w:t>
      </w:r>
    </w:p>
    <w:p w14:paraId="77CDAC02" w14:textId="6679CDEC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9DDB285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84CC21D" w14:textId="791685B5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 xml:space="preserve">Wijaya dan Wibawa. (2010). 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Implikasi Keputusan Investasi, Keputusan Pendanaan,dan Kebijakan Deviden terhadap Nilai Perusahaan</w:t>
      </w:r>
      <w:r w:rsidRPr="008D7D57">
        <w:rPr>
          <w:rFonts w:ascii="Times New Roman" w:hAnsi="Times New Roman" w:cs="Times New Roman"/>
          <w:noProof/>
          <w:sz w:val="24"/>
          <w:szCs w:val="24"/>
        </w:rPr>
        <w:t>, 1–68.</w:t>
      </w:r>
    </w:p>
    <w:p w14:paraId="70147872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BF8FE7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70061B2" w14:textId="5C5DABD1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noProof/>
          <w:sz w:val="24"/>
          <w:szCs w:val="24"/>
        </w:rPr>
        <w:t>Yuliariskha</w:t>
      </w:r>
      <w:r w:rsidR="009C348B" w:rsidRPr="008D7D57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8D7D57">
        <w:rPr>
          <w:rFonts w:ascii="Times New Roman" w:hAnsi="Times New Roman" w:cs="Times New Roman"/>
          <w:noProof/>
          <w:sz w:val="24"/>
          <w:szCs w:val="24"/>
        </w:rPr>
        <w:t>(2015)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>. Pengaruh Keputusan Pendanaan, Keputusan Investasi serta Kebijakan Dividen terhadap Nilai Perusahaan.</w:t>
      </w:r>
    </w:p>
    <w:p w14:paraId="10955B41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34B095CC" w14:textId="77777777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756F8C6C" w14:textId="77777777" w:rsidR="00122B70" w:rsidRPr="008D7D57" w:rsidRDefault="00122B70" w:rsidP="00122B70">
      <w:pPr>
        <w:widowControl w:val="0"/>
        <w:tabs>
          <w:tab w:val="center" w:pos="4393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i/>
          <w:noProof/>
          <w:sz w:val="24"/>
          <w:szCs w:val="24"/>
        </w:rPr>
        <w:t>www.idx.co.id</w:t>
      </w:r>
      <w:r w:rsidRPr="008D7D57">
        <w:rPr>
          <w:rFonts w:ascii="Times New Roman" w:hAnsi="Times New Roman" w:cs="Times New Roman"/>
          <w:i/>
          <w:noProof/>
          <w:sz w:val="24"/>
          <w:szCs w:val="24"/>
        </w:rPr>
        <w:tab/>
      </w:r>
    </w:p>
    <w:p w14:paraId="536AF8DB" w14:textId="4CDA766C" w:rsidR="00122B70" w:rsidRPr="008D7D57" w:rsidRDefault="00122B70" w:rsidP="00122B70">
      <w:pPr>
        <w:widowControl w:val="0"/>
        <w:tabs>
          <w:tab w:val="center" w:pos="4393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73FDF4B5" w14:textId="77777777" w:rsidR="000C28CD" w:rsidRPr="008D7D57" w:rsidRDefault="000C28CD" w:rsidP="00122B70">
      <w:pPr>
        <w:widowControl w:val="0"/>
        <w:tabs>
          <w:tab w:val="center" w:pos="4393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49D9B982" w14:textId="73363516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i/>
          <w:noProof/>
          <w:sz w:val="24"/>
          <w:szCs w:val="24"/>
        </w:rPr>
        <w:t>www.finance.yahoo.com</w:t>
      </w:r>
    </w:p>
    <w:p w14:paraId="019F80B0" w14:textId="70A1BE09" w:rsidR="00122B70" w:rsidRPr="008D7D57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080449E5" w14:textId="77777777" w:rsidR="000C28CD" w:rsidRPr="008D7D57" w:rsidRDefault="000C28CD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49B73F64" w14:textId="1357A9CA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8D7D57">
        <w:rPr>
          <w:rFonts w:ascii="Times New Roman" w:hAnsi="Times New Roman" w:cs="Times New Roman"/>
          <w:i/>
          <w:noProof/>
          <w:sz w:val="24"/>
          <w:szCs w:val="24"/>
        </w:rPr>
        <w:t>www.sahamok.com</w:t>
      </w:r>
    </w:p>
    <w:p w14:paraId="40AE82CC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1DCAC65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CE61D5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D8BD244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80E59C8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997051B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1ABA02C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02C76C6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4D56C03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9D8004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744D386" w14:textId="77777777" w:rsidR="00122B70" w:rsidRPr="00AA0B16" w:rsidRDefault="00122B70" w:rsidP="00122B7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738CC1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9EB901E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D04BE18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FD677A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977751B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D47914" w14:textId="77777777" w:rsidR="00122B70" w:rsidRDefault="00122B70" w:rsidP="00122B70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3CEF6E" w14:textId="77777777" w:rsidR="001E4F9A" w:rsidRDefault="001E4F9A" w:rsidP="00753776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540FBA7C" w14:textId="62DEBEA0" w:rsidR="008B6DFB" w:rsidRPr="00F15697" w:rsidRDefault="00122B70" w:rsidP="00F1569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B82021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fldChar w:fldCharType="end"/>
      </w:r>
      <w:bookmarkEnd w:id="1"/>
    </w:p>
    <w:sectPr w:rsidR="008B6DFB" w:rsidRPr="00F15697" w:rsidSect="003945D8">
      <w:headerReference w:type="default" r:id="rId8"/>
      <w:footerReference w:type="default" r:id="rId9"/>
      <w:pgSz w:w="11906" w:h="16838" w:code="9"/>
      <w:pgMar w:top="1418" w:right="1418" w:bottom="1418" w:left="1701" w:header="720" w:footer="720" w:gutter="0"/>
      <w:pgNumType w:start="9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14EFBF" w14:textId="77777777" w:rsidR="00A37DA3" w:rsidRDefault="00A37DA3" w:rsidP="00F60DD8">
      <w:pPr>
        <w:spacing w:after="0" w:line="240" w:lineRule="auto"/>
      </w:pPr>
      <w:r>
        <w:separator/>
      </w:r>
    </w:p>
  </w:endnote>
  <w:endnote w:type="continuationSeparator" w:id="0">
    <w:p w14:paraId="595D2100" w14:textId="77777777" w:rsidR="00A37DA3" w:rsidRDefault="00A37DA3" w:rsidP="00F60D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623582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5F5F2D" w14:textId="77777777" w:rsidR="002E667D" w:rsidRDefault="002E667D" w:rsidP="003B67E7">
        <w:pPr>
          <w:pStyle w:val="Footer"/>
          <w:jc w:val="center"/>
        </w:pPr>
        <w:r>
          <w:fldChar w:fldCharType="begin"/>
        </w:r>
        <w:r w:rsidRPr="00143F2D"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C76AEF" w14:textId="77777777" w:rsidR="00A37DA3" w:rsidRDefault="00A37DA3" w:rsidP="00F60DD8">
      <w:pPr>
        <w:spacing w:after="0" w:line="240" w:lineRule="auto"/>
      </w:pPr>
      <w:r>
        <w:separator/>
      </w:r>
    </w:p>
  </w:footnote>
  <w:footnote w:type="continuationSeparator" w:id="0">
    <w:p w14:paraId="526318C2" w14:textId="77777777" w:rsidR="00A37DA3" w:rsidRDefault="00A37DA3" w:rsidP="00F60DD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FC3A49" w14:textId="77777777" w:rsidR="002E667D" w:rsidRDefault="002E667D" w:rsidP="006C4A41">
    <w:pPr>
      <w:pStyle w:val="Header"/>
      <w:ind w:left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5409C8"/>
    <w:multiLevelType w:val="hybridMultilevel"/>
    <w:tmpl w:val="5D982D8E"/>
    <w:lvl w:ilvl="0" w:tplc="7E1A0CC6">
      <w:start w:val="1"/>
      <w:numFmt w:val="decimal"/>
      <w:lvlText w:val="%1."/>
      <w:lvlJc w:val="left"/>
      <w:pPr>
        <w:ind w:left="3205" w:hanging="360"/>
      </w:pPr>
    </w:lvl>
    <w:lvl w:ilvl="1" w:tplc="04090019">
      <w:start w:val="1"/>
      <w:numFmt w:val="lowerLetter"/>
      <w:lvlText w:val="%2."/>
      <w:lvlJc w:val="left"/>
      <w:pPr>
        <w:ind w:left="3925" w:hanging="360"/>
      </w:pPr>
    </w:lvl>
    <w:lvl w:ilvl="2" w:tplc="0409001B">
      <w:start w:val="1"/>
      <w:numFmt w:val="lowerRoman"/>
      <w:lvlText w:val="%3."/>
      <w:lvlJc w:val="right"/>
      <w:pPr>
        <w:ind w:left="4645" w:hanging="180"/>
      </w:pPr>
    </w:lvl>
    <w:lvl w:ilvl="3" w:tplc="0409000F">
      <w:start w:val="1"/>
      <w:numFmt w:val="decimal"/>
      <w:lvlText w:val="%4."/>
      <w:lvlJc w:val="left"/>
      <w:pPr>
        <w:ind w:left="5365" w:hanging="360"/>
      </w:pPr>
    </w:lvl>
    <w:lvl w:ilvl="4" w:tplc="04090019">
      <w:start w:val="1"/>
      <w:numFmt w:val="lowerLetter"/>
      <w:lvlText w:val="%5."/>
      <w:lvlJc w:val="left"/>
      <w:pPr>
        <w:ind w:left="6085" w:hanging="360"/>
      </w:pPr>
    </w:lvl>
    <w:lvl w:ilvl="5" w:tplc="0409001B">
      <w:start w:val="1"/>
      <w:numFmt w:val="lowerRoman"/>
      <w:lvlText w:val="%6."/>
      <w:lvlJc w:val="right"/>
      <w:pPr>
        <w:ind w:left="6805" w:hanging="180"/>
      </w:pPr>
    </w:lvl>
    <w:lvl w:ilvl="6" w:tplc="0409000F">
      <w:start w:val="1"/>
      <w:numFmt w:val="decimal"/>
      <w:lvlText w:val="%7."/>
      <w:lvlJc w:val="left"/>
      <w:pPr>
        <w:ind w:left="7525" w:hanging="360"/>
      </w:pPr>
    </w:lvl>
    <w:lvl w:ilvl="7" w:tplc="04090019">
      <w:start w:val="1"/>
      <w:numFmt w:val="lowerLetter"/>
      <w:lvlText w:val="%8."/>
      <w:lvlJc w:val="left"/>
      <w:pPr>
        <w:ind w:left="8245" w:hanging="360"/>
      </w:pPr>
    </w:lvl>
    <w:lvl w:ilvl="8" w:tplc="0409001B">
      <w:start w:val="1"/>
      <w:numFmt w:val="lowerRoman"/>
      <w:lvlText w:val="%9."/>
      <w:lvlJc w:val="right"/>
      <w:pPr>
        <w:ind w:left="8965" w:hanging="180"/>
      </w:pPr>
    </w:lvl>
  </w:abstractNum>
  <w:abstractNum w:abstractNumId="1" w15:restartNumberingAfterBreak="0">
    <w:nsid w:val="05FA046C"/>
    <w:multiLevelType w:val="hybridMultilevel"/>
    <w:tmpl w:val="286E7C20"/>
    <w:lvl w:ilvl="0" w:tplc="D45A161A">
      <w:start w:val="1"/>
      <w:numFmt w:val="decimal"/>
      <w:lvlText w:val="(%1)"/>
      <w:lvlJc w:val="left"/>
      <w:pPr>
        <w:ind w:left="1458" w:hanging="46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" w15:restartNumberingAfterBreak="0">
    <w:nsid w:val="06DA1AAF"/>
    <w:multiLevelType w:val="hybridMultilevel"/>
    <w:tmpl w:val="77D21A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FF0966"/>
    <w:multiLevelType w:val="hybridMultilevel"/>
    <w:tmpl w:val="B6B8306E"/>
    <w:lvl w:ilvl="0" w:tplc="6E646AD4">
      <w:start w:val="1"/>
      <w:numFmt w:val="decimal"/>
      <w:lvlText w:val="(%1)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 w15:restartNumberingAfterBreak="0">
    <w:nsid w:val="07D23D92"/>
    <w:multiLevelType w:val="hybridMultilevel"/>
    <w:tmpl w:val="F670AC4C"/>
    <w:lvl w:ilvl="0" w:tplc="8410EB64">
      <w:start w:val="1"/>
      <w:numFmt w:val="upperLetter"/>
      <w:lvlText w:val="%1."/>
      <w:lvlJc w:val="left"/>
      <w:pPr>
        <w:ind w:left="644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 w15:restartNumberingAfterBreak="0">
    <w:nsid w:val="08A438BC"/>
    <w:multiLevelType w:val="hybridMultilevel"/>
    <w:tmpl w:val="9D1E238A"/>
    <w:lvl w:ilvl="0" w:tplc="EDA4426A">
      <w:start w:val="1"/>
      <w:numFmt w:val="decimal"/>
      <w:lvlText w:val="(%1)"/>
      <w:lvlJc w:val="left"/>
      <w:pPr>
        <w:ind w:left="149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3BB4B8BC">
      <w:start w:val="1"/>
      <w:numFmt w:val="lowerLetter"/>
      <w:lvlText w:val="%2"/>
      <w:lvlJc w:val="left"/>
      <w:pPr>
        <w:ind w:left="16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76C84728">
      <w:start w:val="1"/>
      <w:numFmt w:val="lowerRoman"/>
      <w:lvlText w:val="%3"/>
      <w:lvlJc w:val="left"/>
      <w:pPr>
        <w:ind w:left="24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190E6BEE">
      <w:start w:val="1"/>
      <w:numFmt w:val="decimal"/>
      <w:lvlText w:val="%4"/>
      <w:lvlJc w:val="left"/>
      <w:pPr>
        <w:ind w:left="31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101A358E">
      <w:start w:val="1"/>
      <w:numFmt w:val="lowerLetter"/>
      <w:lvlText w:val="%5"/>
      <w:lvlJc w:val="left"/>
      <w:pPr>
        <w:ind w:left="38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E501FF4">
      <w:start w:val="1"/>
      <w:numFmt w:val="lowerRoman"/>
      <w:lvlText w:val="%6"/>
      <w:lvlJc w:val="left"/>
      <w:pPr>
        <w:ind w:left="45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3EC8CBE6">
      <w:start w:val="1"/>
      <w:numFmt w:val="decimal"/>
      <w:lvlText w:val="%7"/>
      <w:lvlJc w:val="left"/>
      <w:pPr>
        <w:ind w:left="52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D1264E0A">
      <w:start w:val="1"/>
      <w:numFmt w:val="lowerLetter"/>
      <w:lvlText w:val="%8"/>
      <w:lvlJc w:val="left"/>
      <w:pPr>
        <w:ind w:left="60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64BCD740">
      <w:start w:val="1"/>
      <w:numFmt w:val="lowerRoman"/>
      <w:lvlText w:val="%9"/>
      <w:lvlJc w:val="left"/>
      <w:pPr>
        <w:ind w:left="67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 w15:restartNumberingAfterBreak="0">
    <w:nsid w:val="0E877ACA"/>
    <w:multiLevelType w:val="hybridMultilevel"/>
    <w:tmpl w:val="B22A65D4"/>
    <w:lvl w:ilvl="0" w:tplc="24309FF0">
      <w:start w:val="1"/>
      <w:numFmt w:val="decimal"/>
      <w:lvlText w:val="(%1)"/>
      <w:lvlJc w:val="left"/>
      <w:pPr>
        <w:ind w:left="2880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>
      <w:start w:val="1"/>
      <w:numFmt w:val="lowerLetter"/>
      <w:lvlText w:val="%5."/>
      <w:lvlJc w:val="left"/>
      <w:pPr>
        <w:ind w:left="5760" w:hanging="360"/>
      </w:pPr>
    </w:lvl>
    <w:lvl w:ilvl="5" w:tplc="0421001B">
      <w:start w:val="1"/>
      <w:numFmt w:val="lowerRoman"/>
      <w:lvlText w:val="%6."/>
      <w:lvlJc w:val="right"/>
      <w:pPr>
        <w:ind w:left="6480" w:hanging="180"/>
      </w:pPr>
    </w:lvl>
    <w:lvl w:ilvl="6" w:tplc="0421000F">
      <w:start w:val="1"/>
      <w:numFmt w:val="decimal"/>
      <w:lvlText w:val="%7."/>
      <w:lvlJc w:val="left"/>
      <w:pPr>
        <w:ind w:left="7200" w:hanging="360"/>
      </w:pPr>
    </w:lvl>
    <w:lvl w:ilvl="7" w:tplc="04210019">
      <w:start w:val="1"/>
      <w:numFmt w:val="lowerLetter"/>
      <w:lvlText w:val="%8."/>
      <w:lvlJc w:val="left"/>
      <w:pPr>
        <w:ind w:left="7920" w:hanging="360"/>
      </w:pPr>
    </w:lvl>
    <w:lvl w:ilvl="8" w:tplc="0421001B">
      <w:start w:val="1"/>
      <w:numFmt w:val="lowerRoman"/>
      <w:lvlText w:val="%9."/>
      <w:lvlJc w:val="right"/>
      <w:pPr>
        <w:ind w:left="8640" w:hanging="180"/>
      </w:pPr>
    </w:lvl>
  </w:abstractNum>
  <w:abstractNum w:abstractNumId="7" w15:restartNumberingAfterBreak="0">
    <w:nsid w:val="0F4D2E85"/>
    <w:multiLevelType w:val="hybridMultilevel"/>
    <w:tmpl w:val="5DD41024"/>
    <w:lvl w:ilvl="0" w:tplc="AEBCD0E4">
      <w:start w:val="1"/>
      <w:numFmt w:val="decimal"/>
      <w:lvlText w:val="(%1)"/>
      <w:lvlJc w:val="left"/>
      <w:pPr>
        <w:ind w:left="2520" w:hanging="360"/>
      </w:pPr>
    </w:lvl>
    <w:lvl w:ilvl="1" w:tplc="04090019">
      <w:start w:val="1"/>
      <w:numFmt w:val="lowerLetter"/>
      <w:lvlText w:val="%2."/>
      <w:lvlJc w:val="left"/>
      <w:pPr>
        <w:ind w:left="3240" w:hanging="360"/>
      </w:pPr>
    </w:lvl>
    <w:lvl w:ilvl="2" w:tplc="0409001B">
      <w:start w:val="1"/>
      <w:numFmt w:val="lowerRoman"/>
      <w:lvlText w:val="%3."/>
      <w:lvlJc w:val="right"/>
      <w:pPr>
        <w:ind w:left="3960" w:hanging="180"/>
      </w:pPr>
    </w:lvl>
    <w:lvl w:ilvl="3" w:tplc="0409000F">
      <w:start w:val="1"/>
      <w:numFmt w:val="decimal"/>
      <w:lvlText w:val="%4."/>
      <w:lvlJc w:val="left"/>
      <w:pPr>
        <w:ind w:left="4680" w:hanging="360"/>
      </w:pPr>
    </w:lvl>
    <w:lvl w:ilvl="4" w:tplc="04090019">
      <w:start w:val="1"/>
      <w:numFmt w:val="lowerLetter"/>
      <w:lvlText w:val="%5."/>
      <w:lvlJc w:val="left"/>
      <w:pPr>
        <w:ind w:left="5400" w:hanging="360"/>
      </w:pPr>
    </w:lvl>
    <w:lvl w:ilvl="5" w:tplc="0409001B">
      <w:start w:val="1"/>
      <w:numFmt w:val="lowerRoman"/>
      <w:lvlText w:val="%6."/>
      <w:lvlJc w:val="right"/>
      <w:pPr>
        <w:ind w:left="6120" w:hanging="180"/>
      </w:pPr>
    </w:lvl>
    <w:lvl w:ilvl="6" w:tplc="0409000F">
      <w:start w:val="1"/>
      <w:numFmt w:val="decimal"/>
      <w:lvlText w:val="%7."/>
      <w:lvlJc w:val="left"/>
      <w:pPr>
        <w:ind w:left="6840" w:hanging="360"/>
      </w:pPr>
    </w:lvl>
    <w:lvl w:ilvl="7" w:tplc="04090019">
      <w:start w:val="1"/>
      <w:numFmt w:val="lowerLetter"/>
      <w:lvlText w:val="%8."/>
      <w:lvlJc w:val="left"/>
      <w:pPr>
        <w:ind w:left="7560" w:hanging="360"/>
      </w:pPr>
    </w:lvl>
    <w:lvl w:ilvl="8" w:tplc="0409001B">
      <w:start w:val="1"/>
      <w:numFmt w:val="lowerRoman"/>
      <w:lvlText w:val="%9."/>
      <w:lvlJc w:val="right"/>
      <w:pPr>
        <w:ind w:left="8280" w:hanging="180"/>
      </w:pPr>
    </w:lvl>
  </w:abstractNum>
  <w:abstractNum w:abstractNumId="8" w15:restartNumberingAfterBreak="0">
    <w:nsid w:val="148618AD"/>
    <w:multiLevelType w:val="hybridMultilevel"/>
    <w:tmpl w:val="60C02C0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BD57C2E"/>
    <w:multiLevelType w:val="hybridMultilevel"/>
    <w:tmpl w:val="7616B566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>
      <w:start w:val="1"/>
      <w:numFmt w:val="lowerLetter"/>
      <w:lvlText w:val="%2."/>
      <w:lvlJc w:val="left"/>
      <w:pPr>
        <w:ind w:left="2364" w:hanging="360"/>
      </w:pPr>
    </w:lvl>
    <w:lvl w:ilvl="2" w:tplc="0409001B">
      <w:start w:val="1"/>
      <w:numFmt w:val="lowerRoman"/>
      <w:lvlText w:val="%3."/>
      <w:lvlJc w:val="right"/>
      <w:pPr>
        <w:ind w:left="3084" w:hanging="180"/>
      </w:pPr>
    </w:lvl>
    <w:lvl w:ilvl="3" w:tplc="0409000F">
      <w:start w:val="1"/>
      <w:numFmt w:val="decimal"/>
      <w:lvlText w:val="%4."/>
      <w:lvlJc w:val="left"/>
      <w:pPr>
        <w:ind w:left="3804" w:hanging="360"/>
      </w:pPr>
    </w:lvl>
    <w:lvl w:ilvl="4" w:tplc="04090019">
      <w:start w:val="1"/>
      <w:numFmt w:val="lowerLetter"/>
      <w:lvlText w:val="%5."/>
      <w:lvlJc w:val="left"/>
      <w:pPr>
        <w:ind w:left="4524" w:hanging="360"/>
      </w:pPr>
    </w:lvl>
    <w:lvl w:ilvl="5" w:tplc="0409001B">
      <w:start w:val="1"/>
      <w:numFmt w:val="lowerRoman"/>
      <w:lvlText w:val="%6."/>
      <w:lvlJc w:val="right"/>
      <w:pPr>
        <w:ind w:left="5244" w:hanging="180"/>
      </w:pPr>
    </w:lvl>
    <w:lvl w:ilvl="6" w:tplc="0409000F">
      <w:start w:val="1"/>
      <w:numFmt w:val="decimal"/>
      <w:lvlText w:val="%7."/>
      <w:lvlJc w:val="left"/>
      <w:pPr>
        <w:ind w:left="5964" w:hanging="360"/>
      </w:pPr>
    </w:lvl>
    <w:lvl w:ilvl="7" w:tplc="04090019">
      <w:start w:val="1"/>
      <w:numFmt w:val="lowerLetter"/>
      <w:lvlText w:val="%8."/>
      <w:lvlJc w:val="left"/>
      <w:pPr>
        <w:ind w:left="6684" w:hanging="360"/>
      </w:pPr>
    </w:lvl>
    <w:lvl w:ilvl="8" w:tplc="0409001B">
      <w:start w:val="1"/>
      <w:numFmt w:val="lowerRoman"/>
      <w:lvlText w:val="%9."/>
      <w:lvlJc w:val="right"/>
      <w:pPr>
        <w:ind w:left="7404" w:hanging="180"/>
      </w:pPr>
    </w:lvl>
  </w:abstractNum>
  <w:abstractNum w:abstractNumId="10" w15:restartNumberingAfterBreak="0">
    <w:nsid w:val="1C8E17E5"/>
    <w:multiLevelType w:val="hybridMultilevel"/>
    <w:tmpl w:val="6764E512"/>
    <w:lvl w:ilvl="0" w:tplc="15B624CA">
      <w:start w:val="1"/>
      <w:numFmt w:val="upperLetter"/>
      <w:lvlText w:val="%1."/>
      <w:lvlJc w:val="left"/>
      <w:pPr>
        <w:ind w:left="720" w:hanging="360"/>
      </w:pPr>
      <w:rPr>
        <w:color w:val="000000" w:themeColor="text1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9B5A707C">
      <w:start w:val="1"/>
      <w:numFmt w:val="decimal"/>
      <w:lvlText w:val="%4."/>
      <w:lvlJc w:val="left"/>
      <w:pPr>
        <w:ind w:left="2880" w:hanging="360"/>
      </w:pPr>
      <w:rPr>
        <w:i w:val="0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CE23F9"/>
    <w:multiLevelType w:val="hybridMultilevel"/>
    <w:tmpl w:val="980C8C22"/>
    <w:lvl w:ilvl="0" w:tplc="276CB860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 w15:restartNumberingAfterBreak="0">
    <w:nsid w:val="1FE84005"/>
    <w:multiLevelType w:val="hybridMultilevel"/>
    <w:tmpl w:val="DD9A1232"/>
    <w:lvl w:ilvl="0" w:tplc="81BEFD58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02D071C"/>
    <w:multiLevelType w:val="hybridMultilevel"/>
    <w:tmpl w:val="1F2EAB9E"/>
    <w:lvl w:ilvl="0" w:tplc="3F26EC5C">
      <w:start w:val="1"/>
      <w:numFmt w:val="lowerLetter"/>
      <w:pStyle w:val="Style9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37E45A1"/>
    <w:multiLevelType w:val="hybridMultilevel"/>
    <w:tmpl w:val="0D283CD0"/>
    <w:lvl w:ilvl="0" w:tplc="87400E9E">
      <w:start w:val="1"/>
      <w:numFmt w:val="lowerLetter"/>
      <w:lvlText w:val="(%1)"/>
      <w:lvlJc w:val="left"/>
      <w:pPr>
        <w:ind w:left="1495" w:hanging="360"/>
      </w:pPr>
    </w:lvl>
    <w:lvl w:ilvl="1" w:tplc="04210019">
      <w:start w:val="1"/>
      <w:numFmt w:val="lowerLetter"/>
      <w:lvlText w:val="%2."/>
      <w:lvlJc w:val="left"/>
      <w:pPr>
        <w:ind w:left="3218" w:hanging="360"/>
      </w:pPr>
    </w:lvl>
    <w:lvl w:ilvl="2" w:tplc="0421001B">
      <w:start w:val="1"/>
      <w:numFmt w:val="lowerRoman"/>
      <w:lvlText w:val="%3."/>
      <w:lvlJc w:val="right"/>
      <w:pPr>
        <w:ind w:left="3938" w:hanging="180"/>
      </w:pPr>
    </w:lvl>
    <w:lvl w:ilvl="3" w:tplc="0421000F">
      <w:start w:val="1"/>
      <w:numFmt w:val="decimal"/>
      <w:lvlText w:val="%4."/>
      <w:lvlJc w:val="left"/>
      <w:pPr>
        <w:ind w:left="4658" w:hanging="360"/>
      </w:pPr>
    </w:lvl>
    <w:lvl w:ilvl="4" w:tplc="04210019">
      <w:start w:val="1"/>
      <w:numFmt w:val="lowerLetter"/>
      <w:lvlText w:val="%5."/>
      <w:lvlJc w:val="left"/>
      <w:pPr>
        <w:ind w:left="5378" w:hanging="360"/>
      </w:pPr>
    </w:lvl>
    <w:lvl w:ilvl="5" w:tplc="0421001B">
      <w:start w:val="1"/>
      <w:numFmt w:val="lowerRoman"/>
      <w:lvlText w:val="%6."/>
      <w:lvlJc w:val="right"/>
      <w:pPr>
        <w:ind w:left="6098" w:hanging="180"/>
      </w:pPr>
    </w:lvl>
    <w:lvl w:ilvl="6" w:tplc="0421000F">
      <w:start w:val="1"/>
      <w:numFmt w:val="decimal"/>
      <w:lvlText w:val="%7."/>
      <w:lvlJc w:val="left"/>
      <w:pPr>
        <w:ind w:left="6818" w:hanging="360"/>
      </w:pPr>
    </w:lvl>
    <w:lvl w:ilvl="7" w:tplc="04210019">
      <w:start w:val="1"/>
      <w:numFmt w:val="lowerLetter"/>
      <w:lvlText w:val="%8."/>
      <w:lvlJc w:val="left"/>
      <w:pPr>
        <w:ind w:left="7538" w:hanging="360"/>
      </w:pPr>
    </w:lvl>
    <w:lvl w:ilvl="8" w:tplc="0421001B">
      <w:start w:val="1"/>
      <w:numFmt w:val="lowerRoman"/>
      <w:lvlText w:val="%9."/>
      <w:lvlJc w:val="right"/>
      <w:pPr>
        <w:ind w:left="8258" w:hanging="180"/>
      </w:pPr>
    </w:lvl>
  </w:abstractNum>
  <w:abstractNum w:abstractNumId="15" w15:restartNumberingAfterBreak="0">
    <w:nsid w:val="25446469"/>
    <w:multiLevelType w:val="hybridMultilevel"/>
    <w:tmpl w:val="4FFCDD2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67C155F"/>
    <w:multiLevelType w:val="hybridMultilevel"/>
    <w:tmpl w:val="1D9C6F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182260"/>
    <w:multiLevelType w:val="hybridMultilevel"/>
    <w:tmpl w:val="5DD41024"/>
    <w:lvl w:ilvl="0" w:tplc="AEBCD0E4">
      <w:start w:val="1"/>
      <w:numFmt w:val="decimal"/>
      <w:lvlText w:val="(%1)"/>
      <w:lvlJc w:val="left"/>
      <w:pPr>
        <w:ind w:left="2345" w:hanging="360"/>
      </w:pPr>
    </w:lvl>
    <w:lvl w:ilvl="1" w:tplc="04090019">
      <w:start w:val="1"/>
      <w:numFmt w:val="lowerLetter"/>
      <w:lvlText w:val="%2."/>
      <w:lvlJc w:val="left"/>
      <w:pPr>
        <w:ind w:left="3065" w:hanging="360"/>
      </w:pPr>
    </w:lvl>
    <w:lvl w:ilvl="2" w:tplc="0409001B">
      <w:start w:val="1"/>
      <w:numFmt w:val="lowerRoman"/>
      <w:lvlText w:val="%3."/>
      <w:lvlJc w:val="right"/>
      <w:pPr>
        <w:ind w:left="3785" w:hanging="180"/>
      </w:pPr>
    </w:lvl>
    <w:lvl w:ilvl="3" w:tplc="0409000F">
      <w:start w:val="1"/>
      <w:numFmt w:val="decimal"/>
      <w:lvlText w:val="%4."/>
      <w:lvlJc w:val="left"/>
      <w:pPr>
        <w:ind w:left="4505" w:hanging="360"/>
      </w:pPr>
    </w:lvl>
    <w:lvl w:ilvl="4" w:tplc="04090019">
      <w:start w:val="1"/>
      <w:numFmt w:val="lowerLetter"/>
      <w:lvlText w:val="%5."/>
      <w:lvlJc w:val="left"/>
      <w:pPr>
        <w:ind w:left="5225" w:hanging="360"/>
      </w:pPr>
    </w:lvl>
    <w:lvl w:ilvl="5" w:tplc="0409001B">
      <w:start w:val="1"/>
      <w:numFmt w:val="lowerRoman"/>
      <w:lvlText w:val="%6."/>
      <w:lvlJc w:val="right"/>
      <w:pPr>
        <w:ind w:left="5945" w:hanging="180"/>
      </w:pPr>
    </w:lvl>
    <w:lvl w:ilvl="6" w:tplc="0409000F">
      <w:start w:val="1"/>
      <w:numFmt w:val="decimal"/>
      <w:lvlText w:val="%7."/>
      <w:lvlJc w:val="left"/>
      <w:pPr>
        <w:ind w:left="6665" w:hanging="360"/>
      </w:pPr>
    </w:lvl>
    <w:lvl w:ilvl="7" w:tplc="04090019">
      <w:start w:val="1"/>
      <w:numFmt w:val="lowerLetter"/>
      <w:lvlText w:val="%8."/>
      <w:lvlJc w:val="left"/>
      <w:pPr>
        <w:ind w:left="7385" w:hanging="360"/>
      </w:pPr>
    </w:lvl>
    <w:lvl w:ilvl="8" w:tplc="0409001B">
      <w:start w:val="1"/>
      <w:numFmt w:val="lowerRoman"/>
      <w:lvlText w:val="%9."/>
      <w:lvlJc w:val="right"/>
      <w:pPr>
        <w:ind w:left="8105" w:hanging="180"/>
      </w:pPr>
    </w:lvl>
  </w:abstractNum>
  <w:abstractNum w:abstractNumId="18" w15:restartNumberingAfterBreak="0">
    <w:nsid w:val="36A476C7"/>
    <w:multiLevelType w:val="multilevel"/>
    <w:tmpl w:val="0360C7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396A5421"/>
    <w:multiLevelType w:val="hybridMultilevel"/>
    <w:tmpl w:val="2A2C2DD4"/>
    <w:lvl w:ilvl="0" w:tplc="A25AE23A">
      <w:start w:val="1"/>
      <w:numFmt w:val="decimal"/>
      <w:lvlText w:val="(%1)"/>
      <w:lvlJc w:val="left"/>
      <w:pPr>
        <w:ind w:left="3009" w:hanging="360"/>
      </w:pPr>
      <w:rPr>
        <w:rFonts w:ascii="Times New Roman" w:eastAsia="Calibr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3729" w:hanging="360"/>
      </w:pPr>
    </w:lvl>
    <w:lvl w:ilvl="2" w:tplc="0409001B">
      <w:start w:val="1"/>
      <w:numFmt w:val="lowerRoman"/>
      <w:lvlText w:val="%3."/>
      <w:lvlJc w:val="right"/>
      <w:pPr>
        <w:ind w:left="4449" w:hanging="180"/>
      </w:pPr>
    </w:lvl>
    <w:lvl w:ilvl="3" w:tplc="0409000F">
      <w:start w:val="1"/>
      <w:numFmt w:val="decimal"/>
      <w:lvlText w:val="%4."/>
      <w:lvlJc w:val="left"/>
      <w:pPr>
        <w:ind w:left="5169" w:hanging="360"/>
      </w:pPr>
    </w:lvl>
    <w:lvl w:ilvl="4" w:tplc="04090019">
      <w:start w:val="1"/>
      <w:numFmt w:val="lowerLetter"/>
      <w:lvlText w:val="%5."/>
      <w:lvlJc w:val="left"/>
      <w:pPr>
        <w:ind w:left="5889" w:hanging="360"/>
      </w:pPr>
    </w:lvl>
    <w:lvl w:ilvl="5" w:tplc="0409001B">
      <w:start w:val="1"/>
      <w:numFmt w:val="lowerRoman"/>
      <w:lvlText w:val="%6."/>
      <w:lvlJc w:val="right"/>
      <w:pPr>
        <w:ind w:left="6609" w:hanging="180"/>
      </w:pPr>
    </w:lvl>
    <w:lvl w:ilvl="6" w:tplc="0409000F">
      <w:start w:val="1"/>
      <w:numFmt w:val="decimal"/>
      <w:lvlText w:val="%7."/>
      <w:lvlJc w:val="left"/>
      <w:pPr>
        <w:ind w:left="7329" w:hanging="360"/>
      </w:pPr>
    </w:lvl>
    <w:lvl w:ilvl="7" w:tplc="04090019">
      <w:start w:val="1"/>
      <w:numFmt w:val="lowerLetter"/>
      <w:lvlText w:val="%8."/>
      <w:lvlJc w:val="left"/>
      <w:pPr>
        <w:ind w:left="8049" w:hanging="360"/>
      </w:pPr>
    </w:lvl>
    <w:lvl w:ilvl="8" w:tplc="0409001B">
      <w:start w:val="1"/>
      <w:numFmt w:val="lowerRoman"/>
      <w:lvlText w:val="%9."/>
      <w:lvlJc w:val="right"/>
      <w:pPr>
        <w:ind w:left="8769" w:hanging="180"/>
      </w:pPr>
    </w:lvl>
  </w:abstractNum>
  <w:abstractNum w:abstractNumId="20" w15:restartNumberingAfterBreak="0">
    <w:nsid w:val="3AC676C6"/>
    <w:multiLevelType w:val="hybridMultilevel"/>
    <w:tmpl w:val="AA66ACB8"/>
    <w:lvl w:ilvl="0" w:tplc="7F0A031E">
      <w:start w:val="1"/>
      <w:numFmt w:val="lowerLetter"/>
      <w:lvlText w:val="%1."/>
      <w:lvlJc w:val="left"/>
      <w:pPr>
        <w:ind w:left="135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F4E6D1A0">
      <w:start w:val="1"/>
      <w:numFmt w:val="lowerLetter"/>
      <w:lvlText w:val="%2"/>
      <w:lvlJc w:val="left"/>
      <w:pPr>
        <w:ind w:left="171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7EEEEC24">
      <w:start w:val="1"/>
      <w:numFmt w:val="lowerRoman"/>
      <w:lvlText w:val="%3"/>
      <w:lvlJc w:val="left"/>
      <w:pPr>
        <w:ind w:left="243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7163F88">
      <w:start w:val="1"/>
      <w:numFmt w:val="decimal"/>
      <w:lvlText w:val="%4"/>
      <w:lvlJc w:val="left"/>
      <w:pPr>
        <w:ind w:left="315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CB0E8F94">
      <w:start w:val="1"/>
      <w:numFmt w:val="lowerLetter"/>
      <w:lvlText w:val="%5"/>
      <w:lvlJc w:val="left"/>
      <w:pPr>
        <w:ind w:left="387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A8986C1C">
      <w:start w:val="1"/>
      <w:numFmt w:val="lowerRoman"/>
      <w:lvlText w:val="%6"/>
      <w:lvlJc w:val="left"/>
      <w:pPr>
        <w:ind w:left="459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E0C221EC">
      <w:start w:val="1"/>
      <w:numFmt w:val="decimal"/>
      <w:lvlText w:val="%7"/>
      <w:lvlJc w:val="left"/>
      <w:pPr>
        <w:ind w:left="531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E5662730">
      <w:start w:val="1"/>
      <w:numFmt w:val="lowerLetter"/>
      <w:lvlText w:val="%8"/>
      <w:lvlJc w:val="left"/>
      <w:pPr>
        <w:ind w:left="603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6A0CC9E">
      <w:start w:val="1"/>
      <w:numFmt w:val="lowerRoman"/>
      <w:lvlText w:val="%9"/>
      <w:lvlJc w:val="left"/>
      <w:pPr>
        <w:ind w:left="675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1" w15:restartNumberingAfterBreak="0">
    <w:nsid w:val="3D701F87"/>
    <w:multiLevelType w:val="hybridMultilevel"/>
    <w:tmpl w:val="F2D222F2"/>
    <w:lvl w:ilvl="0" w:tplc="E0C0BF8E">
      <w:start w:val="1"/>
      <w:numFmt w:val="decimal"/>
      <w:lvlText w:val="%1)"/>
      <w:lvlJc w:val="left"/>
      <w:pPr>
        <w:ind w:left="1779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22" w15:restartNumberingAfterBreak="0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3072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3792" w:hanging="360"/>
      </w:pPr>
    </w:lvl>
    <w:lvl w:ilvl="2" w:tplc="0409001B">
      <w:start w:val="1"/>
      <w:numFmt w:val="lowerRoman"/>
      <w:lvlText w:val="%3."/>
      <w:lvlJc w:val="right"/>
      <w:pPr>
        <w:ind w:left="4512" w:hanging="180"/>
      </w:pPr>
    </w:lvl>
    <w:lvl w:ilvl="3" w:tplc="0409000F">
      <w:start w:val="1"/>
      <w:numFmt w:val="decimal"/>
      <w:lvlText w:val="%4."/>
      <w:lvlJc w:val="left"/>
      <w:pPr>
        <w:ind w:left="5232" w:hanging="360"/>
      </w:pPr>
    </w:lvl>
    <w:lvl w:ilvl="4" w:tplc="04090019">
      <w:start w:val="1"/>
      <w:numFmt w:val="lowerLetter"/>
      <w:lvlText w:val="%5."/>
      <w:lvlJc w:val="left"/>
      <w:pPr>
        <w:ind w:left="5952" w:hanging="360"/>
      </w:pPr>
    </w:lvl>
    <w:lvl w:ilvl="5" w:tplc="0409001B">
      <w:start w:val="1"/>
      <w:numFmt w:val="lowerRoman"/>
      <w:lvlText w:val="%6."/>
      <w:lvlJc w:val="right"/>
      <w:pPr>
        <w:ind w:left="6672" w:hanging="180"/>
      </w:pPr>
    </w:lvl>
    <w:lvl w:ilvl="6" w:tplc="0409000F">
      <w:start w:val="1"/>
      <w:numFmt w:val="decimal"/>
      <w:lvlText w:val="%7."/>
      <w:lvlJc w:val="left"/>
      <w:pPr>
        <w:ind w:left="7392" w:hanging="360"/>
      </w:pPr>
    </w:lvl>
    <w:lvl w:ilvl="7" w:tplc="04090019">
      <w:start w:val="1"/>
      <w:numFmt w:val="lowerLetter"/>
      <w:lvlText w:val="%8."/>
      <w:lvlJc w:val="left"/>
      <w:pPr>
        <w:ind w:left="8112" w:hanging="360"/>
      </w:pPr>
    </w:lvl>
    <w:lvl w:ilvl="8" w:tplc="0409001B">
      <w:start w:val="1"/>
      <w:numFmt w:val="lowerRoman"/>
      <w:lvlText w:val="%9."/>
      <w:lvlJc w:val="right"/>
      <w:pPr>
        <w:ind w:left="8832" w:hanging="180"/>
      </w:pPr>
    </w:lvl>
  </w:abstractNum>
  <w:abstractNum w:abstractNumId="23" w15:restartNumberingAfterBreak="0">
    <w:nsid w:val="430F692F"/>
    <w:multiLevelType w:val="hybridMultilevel"/>
    <w:tmpl w:val="5A04C1A6"/>
    <w:lvl w:ilvl="0" w:tplc="EA9CEDF4">
      <w:start w:val="5"/>
      <w:numFmt w:val="lowerLetter"/>
      <w:lvlText w:val="%1.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4" w15:restartNumberingAfterBreak="0">
    <w:nsid w:val="445D58B5"/>
    <w:multiLevelType w:val="hybridMultilevel"/>
    <w:tmpl w:val="E3F4B118"/>
    <w:lvl w:ilvl="0" w:tplc="FB406BBA">
      <w:start w:val="1"/>
      <w:numFmt w:val="lowerLetter"/>
      <w:lvlText w:val="%1."/>
      <w:lvlJc w:val="left"/>
      <w:pPr>
        <w:ind w:left="371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60E3A19"/>
    <w:multiLevelType w:val="hybridMultilevel"/>
    <w:tmpl w:val="32184CD8"/>
    <w:lvl w:ilvl="0" w:tplc="24309FF0">
      <w:start w:val="1"/>
      <w:numFmt w:val="decimal"/>
      <w:lvlText w:val="(%1)"/>
      <w:lvlJc w:val="left"/>
      <w:pPr>
        <w:ind w:left="108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9435527"/>
    <w:multiLevelType w:val="hybridMultilevel"/>
    <w:tmpl w:val="E0B2B5F4"/>
    <w:lvl w:ilvl="0" w:tplc="87400E9E">
      <w:start w:val="1"/>
      <w:numFmt w:val="lowerLetter"/>
      <w:lvlText w:val="(%1)"/>
      <w:lvlJc w:val="left"/>
      <w:pPr>
        <w:ind w:left="2498" w:hanging="360"/>
      </w:pPr>
    </w:lvl>
    <w:lvl w:ilvl="1" w:tplc="04210019">
      <w:start w:val="1"/>
      <w:numFmt w:val="lowerLetter"/>
      <w:lvlText w:val="%2."/>
      <w:lvlJc w:val="left"/>
      <w:pPr>
        <w:ind w:left="3218" w:hanging="360"/>
      </w:pPr>
    </w:lvl>
    <w:lvl w:ilvl="2" w:tplc="0421001B">
      <w:start w:val="1"/>
      <w:numFmt w:val="lowerRoman"/>
      <w:lvlText w:val="%3."/>
      <w:lvlJc w:val="right"/>
      <w:pPr>
        <w:ind w:left="3938" w:hanging="180"/>
      </w:pPr>
    </w:lvl>
    <w:lvl w:ilvl="3" w:tplc="0421000F">
      <w:start w:val="1"/>
      <w:numFmt w:val="decimal"/>
      <w:lvlText w:val="%4."/>
      <w:lvlJc w:val="left"/>
      <w:pPr>
        <w:ind w:left="4658" w:hanging="360"/>
      </w:pPr>
    </w:lvl>
    <w:lvl w:ilvl="4" w:tplc="04210019">
      <w:start w:val="1"/>
      <w:numFmt w:val="lowerLetter"/>
      <w:lvlText w:val="%5."/>
      <w:lvlJc w:val="left"/>
      <w:pPr>
        <w:ind w:left="5378" w:hanging="360"/>
      </w:pPr>
    </w:lvl>
    <w:lvl w:ilvl="5" w:tplc="0421001B">
      <w:start w:val="1"/>
      <w:numFmt w:val="lowerRoman"/>
      <w:lvlText w:val="%6."/>
      <w:lvlJc w:val="right"/>
      <w:pPr>
        <w:ind w:left="6098" w:hanging="180"/>
      </w:pPr>
    </w:lvl>
    <w:lvl w:ilvl="6" w:tplc="0421000F">
      <w:start w:val="1"/>
      <w:numFmt w:val="decimal"/>
      <w:lvlText w:val="%7."/>
      <w:lvlJc w:val="left"/>
      <w:pPr>
        <w:ind w:left="6818" w:hanging="360"/>
      </w:pPr>
    </w:lvl>
    <w:lvl w:ilvl="7" w:tplc="04210019">
      <w:start w:val="1"/>
      <w:numFmt w:val="lowerLetter"/>
      <w:lvlText w:val="%8."/>
      <w:lvlJc w:val="left"/>
      <w:pPr>
        <w:ind w:left="7538" w:hanging="360"/>
      </w:pPr>
    </w:lvl>
    <w:lvl w:ilvl="8" w:tplc="0421001B">
      <w:start w:val="1"/>
      <w:numFmt w:val="lowerRoman"/>
      <w:lvlText w:val="%9."/>
      <w:lvlJc w:val="right"/>
      <w:pPr>
        <w:ind w:left="8258" w:hanging="180"/>
      </w:pPr>
    </w:lvl>
  </w:abstractNum>
  <w:abstractNum w:abstractNumId="27" w15:restartNumberingAfterBreak="0">
    <w:nsid w:val="49A80022"/>
    <w:multiLevelType w:val="hybridMultilevel"/>
    <w:tmpl w:val="7616B566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19">
      <w:start w:val="1"/>
      <w:numFmt w:val="lowerLetter"/>
      <w:lvlText w:val="%2."/>
      <w:lvlJc w:val="left"/>
      <w:pPr>
        <w:ind w:left="1437" w:hanging="360"/>
      </w:pPr>
    </w:lvl>
    <w:lvl w:ilvl="2" w:tplc="0409001B">
      <w:start w:val="1"/>
      <w:numFmt w:val="lowerRoman"/>
      <w:lvlText w:val="%3."/>
      <w:lvlJc w:val="right"/>
      <w:pPr>
        <w:ind w:left="2157" w:hanging="180"/>
      </w:pPr>
    </w:lvl>
    <w:lvl w:ilvl="3" w:tplc="0409000F">
      <w:start w:val="1"/>
      <w:numFmt w:val="decimal"/>
      <w:lvlText w:val="%4."/>
      <w:lvlJc w:val="left"/>
      <w:pPr>
        <w:ind w:left="2877" w:hanging="360"/>
      </w:pPr>
    </w:lvl>
    <w:lvl w:ilvl="4" w:tplc="04090019">
      <w:start w:val="1"/>
      <w:numFmt w:val="lowerLetter"/>
      <w:lvlText w:val="%5."/>
      <w:lvlJc w:val="left"/>
      <w:pPr>
        <w:ind w:left="3597" w:hanging="360"/>
      </w:pPr>
    </w:lvl>
    <w:lvl w:ilvl="5" w:tplc="0409001B">
      <w:start w:val="1"/>
      <w:numFmt w:val="lowerRoman"/>
      <w:lvlText w:val="%6."/>
      <w:lvlJc w:val="right"/>
      <w:pPr>
        <w:ind w:left="4317" w:hanging="180"/>
      </w:pPr>
    </w:lvl>
    <w:lvl w:ilvl="6" w:tplc="0409000F">
      <w:start w:val="1"/>
      <w:numFmt w:val="decimal"/>
      <w:lvlText w:val="%7."/>
      <w:lvlJc w:val="left"/>
      <w:pPr>
        <w:ind w:left="5037" w:hanging="360"/>
      </w:pPr>
    </w:lvl>
    <w:lvl w:ilvl="7" w:tplc="04090019">
      <w:start w:val="1"/>
      <w:numFmt w:val="lowerLetter"/>
      <w:lvlText w:val="%8."/>
      <w:lvlJc w:val="left"/>
      <w:pPr>
        <w:ind w:left="5757" w:hanging="360"/>
      </w:pPr>
    </w:lvl>
    <w:lvl w:ilvl="8" w:tplc="0409001B">
      <w:start w:val="1"/>
      <w:numFmt w:val="lowerRoman"/>
      <w:lvlText w:val="%9."/>
      <w:lvlJc w:val="right"/>
      <w:pPr>
        <w:ind w:left="6477" w:hanging="180"/>
      </w:pPr>
    </w:lvl>
  </w:abstractNum>
  <w:abstractNum w:abstractNumId="28" w15:restartNumberingAfterBreak="0">
    <w:nsid w:val="4A7D6772"/>
    <w:multiLevelType w:val="hybridMultilevel"/>
    <w:tmpl w:val="D044502E"/>
    <w:lvl w:ilvl="0" w:tplc="ED9E7714">
      <w:start w:val="1"/>
      <w:numFmt w:val="decimal"/>
      <w:lvlText w:val="(%1)"/>
      <w:lvlJc w:val="left"/>
      <w:pPr>
        <w:ind w:left="2203" w:hanging="360"/>
      </w:pPr>
      <w:rPr>
        <w:rFonts w:ascii="Times New Roman" w:eastAsiaTheme="minorEastAsia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923" w:hanging="360"/>
      </w:pPr>
    </w:lvl>
    <w:lvl w:ilvl="2" w:tplc="3BE63478">
      <w:start w:val="1"/>
      <w:numFmt w:val="decimal"/>
      <w:lvlText w:val="%3."/>
      <w:lvlJc w:val="left"/>
      <w:pPr>
        <w:ind w:left="3838" w:hanging="375"/>
      </w:pPr>
      <w:rPr>
        <w:rFonts w:hint="default"/>
      </w:rPr>
    </w:lvl>
    <w:lvl w:ilvl="3" w:tplc="2FA40FD0">
      <w:start w:val="1"/>
      <w:numFmt w:val="lowerLetter"/>
      <w:lvlText w:val="(%4)"/>
      <w:lvlJc w:val="left"/>
      <w:pPr>
        <w:ind w:left="4363" w:hanging="360"/>
      </w:pPr>
      <w:rPr>
        <w:rFonts w:hint="default"/>
      </w:rPr>
    </w:lvl>
    <w:lvl w:ilvl="4" w:tplc="8732137E">
      <w:start w:val="1"/>
      <w:numFmt w:val="lowerRoman"/>
      <w:lvlText w:val="%5)"/>
      <w:lvlJc w:val="left"/>
      <w:pPr>
        <w:ind w:left="5443" w:hanging="720"/>
      </w:pPr>
      <w:rPr>
        <w:rFonts w:hint="default"/>
      </w:rPr>
    </w:lvl>
    <w:lvl w:ilvl="5" w:tplc="0409001B">
      <w:start w:val="1"/>
      <w:numFmt w:val="lowerRoman"/>
      <w:lvlText w:val="%6."/>
      <w:lvlJc w:val="right"/>
      <w:pPr>
        <w:ind w:left="5803" w:hanging="180"/>
      </w:pPr>
    </w:lvl>
    <w:lvl w:ilvl="6" w:tplc="5BD2139E">
      <w:start w:val="2"/>
      <w:numFmt w:val="bullet"/>
      <w:lvlText w:val="-"/>
      <w:lvlJc w:val="left"/>
      <w:pPr>
        <w:ind w:left="6523" w:hanging="360"/>
      </w:pPr>
      <w:rPr>
        <w:rFonts w:ascii="Times New Roman" w:eastAsiaTheme="minorEastAsia" w:hAnsi="Times New Roman" w:cs="Times New Roman" w:hint="default"/>
      </w:r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9" w15:restartNumberingAfterBreak="0">
    <w:nsid w:val="4B3A339B"/>
    <w:multiLevelType w:val="multilevel"/>
    <w:tmpl w:val="AFDC1228"/>
    <w:lvl w:ilvl="0">
      <w:start w:val="1"/>
      <w:numFmt w:val="upperLetter"/>
      <w:pStyle w:val="Style3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1AE40AD"/>
    <w:multiLevelType w:val="hybridMultilevel"/>
    <w:tmpl w:val="DC52CD3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5BB3698"/>
    <w:multiLevelType w:val="hybridMultilevel"/>
    <w:tmpl w:val="F252F5AA"/>
    <w:lvl w:ilvl="0" w:tplc="2676CACC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7DF3D66"/>
    <w:multiLevelType w:val="hybridMultilevel"/>
    <w:tmpl w:val="AED6E7A6"/>
    <w:lvl w:ilvl="0" w:tplc="6D9A1E74">
      <w:start w:val="1"/>
      <w:numFmt w:val="decimal"/>
      <w:lvlText w:val="(%1)"/>
      <w:lvlJc w:val="left"/>
      <w:pPr>
        <w:ind w:left="1709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429" w:hanging="360"/>
      </w:pPr>
    </w:lvl>
    <w:lvl w:ilvl="2" w:tplc="0409001B">
      <w:start w:val="1"/>
      <w:numFmt w:val="lowerRoman"/>
      <w:lvlText w:val="%3."/>
      <w:lvlJc w:val="right"/>
      <w:pPr>
        <w:ind w:left="3149" w:hanging="180"/>
      </w:pPr>
    </w:lvl>
    <w:lvl w:ilvl="3" w:tplc="0409000F">
      <w:start w:val="1"/>
      <w:numFmt w:val="decimal"/>
      <w:lvlText w:val="%4."/>
      <w:lvlJc w:val="left"/>
      <w:pPr>
        <w:ind w:left="3869" w:hanging="360"/>
      </w:pPr>
    </w:lvl>
    <w:lvl w:ilvl="4" w:tplc="04090019" w:tentative="1">
      <w:start w:val="1"/>
      <w:numFmt w:val="lowerLetter"/>
      <w:lvlText w:val="%5."/>
      <w:lvlJc w:val="left"/>
      <w:pPr>
        <w:ind w:left="4589" w:hanging="360"/>
      </w:pPr>
    </w:lvl>
    <w:lvl w:ilvl="5" w:tplc="0409001B" w:tentative="1">
      <w:start w:val="1"/>
      <w:numFmt w:val="lowerRoman"/>
      <w:lvlText w:val="%6."/>
      <w:lvlJc w:val="right"/>
      <w:pPr>
        <w:ind w:left="5309" w:hanging="180"/>
      </w:pPr>
    </w:lvl>
    <w:lvl w:ilvl="6" w:tplc="0409000F" w:tentative="1">
      <w:start w:val="1"/>
      <w:numFmt w:val="decimal"/>
      <w:lvlText w:val="%7."/>
      <w:lvlJc w:val="left"/>
      <w:pPr>
        <w:ind w:left="6029" w:hanging="360"/>
      </w:pPr>
    </w:lvl>
    <w:lvl w:ilvl="7" w:tplc="04090019" w:tentative="1">
      <w:start w:val="1"/>
      <w:numFmt w:val="lowerLetter"/>
      <w:lvlText w:val="%8."/>
      <w:lvlJc w:val="left"/>
      <w:pPr>
        <w:ind w:left="6749" w:hanging="360"/>
      </w:pPr>
    </w:lvl>
    <w:lvl w:ilvl="8" w:tplc="0409001B" w:tentative="1">
      <w:start w:val="1"/>
      <w:numFmt w:val="lowerRoman"/>
      <w:lvlText w:val="%9."/>
      <w:lvlJc w:val="right"/>
      <w:pPr>
        <w:ind w:left="7469" w:hanging="180"/>
      </w:pPr>
    </w:lvl>
  </w:abstractNum>
  <w:abstractNum w:abstractNumId="33" w15:restartNumberingAfterBreak="0">
    <w:nsid w:val="594C7688"/>
    <w:multiLevelType w:val="hybridMultilevel"/>
    <w:tmpl w:val="4FFCDD2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A681656"/>
    <w:multiLevelType w:val="hybridMultilevel"/>
    <w:tmpl w:val="A1B05CF8"/>
    <w:lvl w:ilvl="0" w:tplc="58900CCE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BD253C4"/>
    <w:multiLevelType w:val="hybridMultilevel"/>
    <w:tmpl w:val="7ADA81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E2874D1"/>
    <w:multiLevelType w:val="hybridMultilevel"/>
    <w:tmpl w:val="B300758A"/>
    <w:lvl w:ilvl="0" w:tplc="87400E9E">
      <w:start w:val="1"/>
      <w:numFmt w:val="lowerLetter"/>
      <w:lvlText w:val="(%1)"/>
      <w:lvlJc w:val="left"/>
      <w:pPr>
        <w:ind w:left="1797" w:hanging="360"/>
      </w:pPr>
    </w:lvl>
    <w:lvl w:ilvl="1" w:tplc="04210019">
      <w:start w:val="1"/>
      <w:numFmt w:val="lowerLetter"/>
      <w:lvlText w:val="%2."/>
      <w:lvlJc w:val="left"/>
      <w:pPr>
        <w:ind w:left="2517" w:hanging="360"/>
      </w:pPr>
    </w:lvl>
    <w:lvl w:ilvl="2" w:tplc="0421001B">
      <w:start w:val="1"/>
      <w:numFmt w:val="lowerRoman"/>
      <w:lvlText w:val="%3."/>
      <w:lvlJc w:val="right"/>
      <w:pPr>
        <w:ind w:left="3237" w:hanging="180"/>
      </w:pPr>
    </w:lvl>
    <w:lvl w:ilvl="3" w:tplc="0421000F">
      <w:start w:val="1"/>
      <w:numFmt w:val="decimal"/>
      <w:lvlText w:val="%4."/>
      <w:lvlJc w:val="left"/>
      <w:pPr>
        <w:ind w:left="3957" w:hanging="360"/>
      </w:pPr>
    </w:lvl>
    <w:lvl w:ilvl="4" w:tplc="04210019">
      <w:start w:val="1"/>
      <w:numFmt w:val="lowerLetter"/>
      <w:lvlText w:val="%5."/>
      <w:lvlJc w:val="left"/>
      <w:pPr>
        <w:ind w:left="4677" w:hanging="360"/>
      </w:pPr>
    </w:lvl>
    <w:lvl w:ilvl="5" w:tplc="0421001B">
      <w:start w:val="1"/>
      <w:numFmt w:val="lowerRoman"/>
      <w:lvlText w:val="%6."/>
      <w:lvlJc w:val="right"/>
      <w:pPr>
        <w:ind w:left="5397" w:hanging="180"/>
      </w:pPr>
    </w:lvl>
    <w:lvl w:ilvl="6" w:tplc="0421000F">
      <w:start w:val="1"/>
      <w:numFmt w:val="decimal"/>
      <w:lvlText w:val="%7."/>
      <w:lvlJc w:val="left"/>
      <w:pPr>
        <w:ind w:left="6117" w:hanging="360"/>
      </w:pPr>
    </w:lvl>
    <w:lvl w:ilvl="7" w:tplc="04210019">
      <w:start w:val="1"/>
      <w:numFmt w:val="lowerLetter"/>
      <w:lvlText w:val="%8."/>
      <w:lvlJc w:val="left"/>
      <w:pPr>
        <w:ind w:left="6837" w:hanging="360"/>
      </w:pPr>
    </w:lvl>
    <w:lvl w:ilvl="8" w:tplc="0421001B">
      <w:start w:val="1"/>
      <w:numFmt w:val="lowerRoman"/>
      <w:lvlText w:val="%9."/>
      <w:lvlJc w:val="right"/>
      <w:pPr>
        <w:ind w:left="7557" w:hanging="180"/>
      </w:pPr>
    </w:lvl>
  </w:abstractNum>
  <w:abstractNum w:abstractNumId="37" w15:restartNumberingAfterBreak="0">
    <w:nsid w:val="64B24829"/>
    <w:multiLevelType w:val="hybridMultilevel"/>
    <w:tmpl w:val="60841CF2"/>
    <w:lvl w:ilvl="0" w:tplc="24309FF0">
      <w:start w:val="1"/>
      <w:numFmt w:val="decimal"/>
      <w:lvlText w:val="(%1)"/>
      <w:lvlJc w:val="left"/>
      <w:pPr>
        <w:ind w:left="3144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3864" w:hanging="360"/>
      </w:pPr>
    </w:lvl>
    <w:lvl w:ilvl="2" w:tplc="0421001B">
      <w:start w:val="1"/>
      <w:numFmt w:val="lowerRoman"/>
      <w:lvlText w:val="%3."/>
      <w:lvlJc w:val="right"/>
      <w:pPr>
        <w:ind w:left="4584" w:hanging="180"/>
      </w:pPr>
    </w:lvl>
    <w:lvl w:ilvl="3" w:tplc="0421000F">
      <w:start w:val="1"/>
      <w:numFmt w:val="decimal"/>
      <w:lvlText w:val="%4."/>
      <w:lvlJc w:val="left"/>
      <w:pPr>
        <w:ind w:left="5304" w:hanging="360"/>
      </w:pPr>
    </w:lvl>
    <w:lvl w:ilvl="4" w:tplc="04210019">
      <w:start w:val="1"/>
      <w:numFmt w:val="lowerLetter"/>
      <w:lvlText w:val="%5."/>
      <w:lvlJc w:val="left"/>
      <w:pPr>
        <w:ind w:left="6024" w:hanging="360"/>
      </w:pPr>
    </w:lvl>
    <w:lvl w:ilvl="5" w:tplc="0421001B">
      <w:start w:val="1"/>
      <w:numFmt w:val="lowerRoman"/>
      <w:lvlText w:val="%6."/>
      <w:lvlJc w:val="right"/>
      <w:pPr>
        <w:ind w:left="6744" w:hanging="180"/>
      </w:pPr>
    </w:lvl>
    <w:lvl w:ilvl="6" w:tplc="0421000F">
      <w:start w:val="1"/>
      <w:numFmt w:val="decimal"/>
      <w:lvlText w:val="%7."/>
      <w:lvlJc w:val="left"/>
      <w:pPr>
        <w:ind w:left="7464" w:hanging="360"/>
      </w:pPr>
    </w:lvl>
    <w:lvl w:ilvl="7" w:tplc="04210019">
      <w:start w:val="1"/>
      <w:numFmt w:val="lowerLetter"/>
      <w:lvlText w:val="%8."/>
      <w:lvlJc w:val="left"/>
      <w:pPr>
        <w:ind w:left="8184" w:hanging="360"/>
      </w:pPr>
    </w:lvl>
    <w:lvl w:ilvl="8" w:tplc="0421001B">
      <w:start w:val="1"/>
      <w:numFmt w:val="lowerRoman"/>
      <w:lvlText w:val="%9."/>
      <w:lvlJc w:val="right"/>
      <w:pPr>
        <w:ind w:left="8904" w:hanging="180"/>
      </w:pPr>
    </w:lvl>
  </w:abstractNum>
  <w:abstractNum w:abstractNumId="38" w15:restartNumberingAfterBreak="0">
    <w:nsid w:val="67D059B0"/>
    <w:multiLevelType w:val="hybridMultilevel"/>
    <w:tmpl w:val="EF8A3ECC"/>
    <w:lvl w:ilvl="0" w:tplc="AD727E98">
      <w:start w:val="1"/>
      <w:numFmt w:val="upp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9" w15:restartNumberingAfterBreak="0">
    <w:nsid w:val="68000875"/>
    <w:multiLevelType w:val="hybridMultilevel"/>
    <w:tmpl w:val="F63E2B2A"/>
    <w:lvl w:ilvl="0" w:tplc="A21A6D6A">
      <w:start w:val="1"/>
      <w:numFmt w:val="decimal"/>
      <w:lvlText w:val="%1."/>
      <w:lvlJc w:val="left"/>
      <w:pPr>
        <w:ind w:left="299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712" w:hanging="360"/>
      </w:pPr>
    </w:lvl>
    <w:lvl w:ilvl="2" w:tplc="0409001B" w:tentative="1">
      <w:start w:val="1"/>
      <w:numFmt w:val="lowerRoman"/>
      <w:lvlText w:val="%3."/>
      <w:lvlJc w:val="right"/>
      <w:pPr>
        <w:ind w:left="4432" w:hanging="180"/>
      </w:pPr>
    </w:lvl>
    <w:lvl w:ilvl="3" w:tplc="0409000F" w:tentative="1">
      <w:start w:val="1"/>
      <w:numFmt w:val="decimal"/>
      <w:lvlText w:val="%4."/>
      <w:lvlJc w:val="left"/>
      <w:pPr>
        <w:ind w:left="5152" w:hanging="360"/>
      </w:pPr>
    </w:lvl>
    <w:lvl w:ilvl="4" w:tplc="04090019" w:tentative="1">
      <w:start w:val="1"/>
      <w:numFmt w:val="lowerLetter"/>
      <w:lvlText w:val="%5."/>
      <w:lvlJc w:val="left"/>
      <w:pPr>
        <w:ind w:left="5872" w:hanging="360"/>
      </w:pPr>
    </w:lvl>
    <w:lvl w:ilvl="5" w:tplc="0409001B" w:tentative="1">
      <w:start w:val="1"/>
      <w:numFmt w:val="lowerRoman"/>
      <w:lvlText w:val="%6."/>
      <w:lvlJc w:val="right"/>
      <w:pPr>
        <w:ind w:left="6592" w:hanging="180"/>
      </w:pPr>
    </w:lvl>
    <w:lvl w:ilvl="6" w:tplc="0409000F" w:tentative="1">
      <w:start w:val="1"/>
      <w:numFmt w:val="decimal"/>
      <w:lvlText w:val="%7."/>
      <w:lvlJc w:val="left"/>
      <w:pPr>
        <w:ind w:left="7312" w:hanging="360"/>
      </w:pPr>
    </w:lvl>
    <w:lvl w:ilvl="7" w:tplc="04090019" w:tentative="1">
      <w:start w:val="1"/>
      <w:numFmt w:val="lowerLetter"/>
      <w:lvlText w:val="%8."/>
      <w:lvlJc w:val="left"/>
      <w:pPr>
        <w:ind w:left="8032" w:hanging="360"/>
      </w:pPr>
    </w:lvl>
    <w:lvl w:ilvl="8" w:tplc="0409001B" w:tentative="1">
      <w:start w:val="1"/>
      <w:numFmt w:val="lowerRoman"/>
      <w:lvlText w:val="%9."/>
      <w:lvlJc w:val="right"/>
      <w:pPr>
        <w:ind w:left="8752" w:hanging="180"/>
      </w:pPr>
    </w:lvl>
  </w:abstractNum>
  <w:abstractNum w:abstractNumId="40" w15:restartNumberingAfterBreak="0">
    <w:nsid w:val="755C1C8D"/>
    <w:multiLevelType w:val="hybridMultilevel"/>
    <w:tmpl w:val="873A4E78"/>
    <w:lvl w:ilvl="0" w:tplc="A3161FB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9F61899"/>
    <w:multiLevelType w:val="hybridMultilevel"/>
    <w:tmpl w:val="A1EED3D6"/>
    <w:lvl w:ilvl="0" w:tplc="32847CA8">
      <w:start w:val="1"/>
      <w:numFmt w:val="lowerLetter"/>
      <w:lvlText w:val="%1."/>
      <w:lvlJc w:val="left"/>
      <w:pPr>
        <w:ind w:left="927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2" w15:restartNumberingAfterBreak="0">
    <w:nsid w:val="7B536DE5"/>
    <w:multiLevelType w:val="hybridMultilevel"/>
    <w:tmpl w:val="C5ACF560"/>
    <w:lvl w:ilvl="0" w:tplc="0409000F">
      <w:start w:val="1"/>
      <w:numFmt w:val="decimal"/>
      <w:lvlText w:val="%1."/>
      <w:lvlJc w:val="left"/>
      <w:pPr>
        <w:ind w:left="2992" w:hanging="360"/>
      </w:pPr>
      <w:rPr>
        <w:rFonts w:hint="default"/>
      </w:rPr>
    </w:lvl>
    <w:lvl w:ilvl="1" w:tplc="FB406BBA">
      <w:start w:val="1"/>
      <w:numFmt w:val="lowerLetter"/>
      <w:lvlText w:val="%2."/>
      <w:lvlJc w:val="left"/>
      <w:pPr>
        <w:ind w:left="3712" w:hanging="360"/>
      </w:pPr>
      <w:rPr>
        <w:i w:val="0"/>
      </w:rPr>
    </w:lvl>
    <w:lvl w:ilvl="2" w:tplc="0409001B" w:tentative="1">
      <w:start w:val="1"/>
      <w:numFmt w:val="lowerRoman"/>
      <w:lvlText w:val="%3."/>
      <w:lvlJc w:val="right"/>
      <w:pPr>
        <w:ind w:left="4432" w:hanging="180"/>
      </w:pPr>
    </w:lvl>
    <w:lvl w:ilvl="3" w:tplc="0409000F" w:tentative="1">
      <w:start w:val="1"/>
      <w:numFmt w:val="decimal"/>
      <w:lvlText w:val="%4."/>
      <w:lvlJc w:val="left"/>
      <w:pPr>
        <w:ind w:left="5152" w:hanging="360"/>
      </w:pPr>
    </w:lvl>
    <w:lvl w:ilvl="4" w:tplc="04090019" w:tentative="1">
      <w:start w:val="1"/>
      <w:numFmt w:val="lowerLetter"/>
      <w:lvlText w:val="%5."/>
      <w:lvlJc w:val="left"/>
      <w:pPr>
        <w:ind w:left="5872" w:hanging="360"/>
      </w:pPr>
    </w:lvl>
    <w:lvl w:ilvl="5" w:tplc="0409001B" w:tentative="1">
      <w:start w:val="1"/>
      <w:numFmt w:val="lowerRoman"/>
      <w:lvlText w:val="%6."/>
      <w:lvlJc w:val="right"/>
      <w:pPr>
        <w:ind w:left="6592" w:hanging="180"/>
      </w:pPr>
    </w:lvl>
    <w:lvl w:ilvl="6" w:tplc="0409000F" w:tentative="1">
      <w:start w:val="1"/>
      <w:numFmt w:val="decimal"/>
      <w:lvlText w:val="%7."/>
      <w:lvlJc w:val="left"/>
      <w:pPr>
        <w:ind w:left="7312" w:hanging="360"/>
      </w:pPr>
    </w:lvl>
    <w:lvl w:ilvl="7" w:tplc="04090019" w:tentative="1">
      <w:start w:val="1"/>
      <w:numFmt w:val="lowerLetter"/>
      <w:lvlText w:val="%8."/>
      <w:lvlJc w:val="left"/>
      <w:pPr>
        <w:ind w:left="8032" w:hanging="360"/>
      </w:pPr>
    </w:lvl>
    <w:lvl w:ilvl="8" w:tplc="0409001B" w:tentative="1">
      <w:start w:val="1"/>
      <w:numFmt w:val="lowerRoman"/>
      <w:lvlText w:val="%9."/>
      <w:lvlJc w:val="right"/>
      <w:pPr>
        <w:ind w:left="8752" w:hanging="180"/>
      </w:pPr>
    </w:lvl>
  </w:abstractNum>
  <w:abstractNum w:abstractNumId="43" w15:restartNumberingAfterBreak="0">
    <w:nsid w:val="7C5D53A3"/>
    <w:multiLevelType w:val="hybridMultilevel"/>
    <w:tmpl w:val="57945FE2"/>
    <w:lvl w:ilvl="0" w:tplc="FEEEB5FC">
      <w:start w:val="1"/>
      <w:numFmt w:val="lowerLetter"/>
      <w:lvlText w:val="(%1)"/>
      <w:lvlJc w:val="left"/>
      <w:pPr>
        <w:ind w:left="216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 w15:restartNumberingAfterBreak="0">
    <w:nsid w:val="7D307E0A"/>
    <w:multiLevelType w:val="hybridMultilevel"/>
    <w:tmpl w:val="8236BB88"/>
    <w:lvl w:ilvl="0" w:tplc="24309FF0">
      <w:start w:val="1"/>
      <w:numFmt w:val="decimal"/>
      <w:lvlText w:val="(%1)"/>
      <w:lvlJc w:val="left"/>
      <w:pPr>
        <w:ind w:left="1353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>
      <w:start w:val="1"/>
      <w:numFmt w:val="lowerRoman"/>
      <w:lvlText w:val="%3."/>
      <w:lvlJc w:val="right"/>
      <w:pPr>
        <w:ind w:left="3218" w:hanging="180"/>
      </w:pPr>
    </w:lvl>
    <w:lvl w:ilvl="3" w:tplc="0421000F">
      <w:start w:val="1"/>
      <w:numFmt w:val="decimal"/>
      <w:lvlText w:val="%4."/>
      <w:lvlJc w:val="left"/>
      <w:pPr>
        <w:ind w:left="3938" w:hanging="360"/>
      </w:pPr>
    </w:lvl>
    <w:lvl w:ilvl="4" w:tplc="04210019">
      <w:start w:val="1"/>
      <w:numFmt w:val="lowerLetter"/>
      <w:lvlText w:val="%5."/>
      <w:lvlJc w:val="left"/>
      <w:pPr>
        <w:ind w:left="4658" w:hanging="360"/>
      </w:pPr>
    </w:lvl>
    <w:lvl w:ilvl="5" w:tplc="0421001B">
      <w:start w:val="1"/>
      <w:numFmt w:val="lowerRoman"/>
      <w:lvlText w:val="%6."/>
      <w:lvlJc w:val="right"/>
      <w:pPr>
        <w:ind w:left="5378" w:hanging="180"/>
      </w:pPr>
    </w:lvl>
    <w:lvl w:ilvl="6" w:tplc="0421000F">
      <w:start w:val="1"/>
      <w:numFmt w:val="decimal"/>
      <w:lvlText w:val="%7."/>
      <w:lvlJc w:val="left"/>
      <w:pPr>
        <w:ind w:left="6098" w:hanging="360"/>
      </w:pPr>
    </w:lvl>
    <w:lvl w:ilvl="7" w:tplc="04210019">
      <w:start w:val="1"/>
      <w:numFmt w:val="lowerLetter"/>
      <w:lvlText w:val="%8."/>
      <w:lvlJc w:val="left"/>
      <w:pPr>
        <w:ind w:left="6818" w:hanging="360"/>
      </w:pPr>
    </w:lvl>
    <w:lvl w:ilvl="8" w:tplc="0421001B">
      <w:start w:val="1"/>
      <w:numFmt w:val="lowerRoman"/>
      <w:lvlText w:val="%9."/>
      <w:lvlJc w:val="right"/>
      <w:pPr>
        <w:ind w:left="7538" w:hanging="180"/>
      </w:pPr>
    </w:lvl>
  </w:abstractNum>
  <w:num w:numId="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8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8"/>
  </w:num>
  <w:num w:numId="10">
    <w:abstractNumId w:val="11"/>
  </w:num>
  <w:num w:numId="11">
    <w:abstractNumId w:val="32"/>
  </w:num>
  <w:num w:numId="12">
    <w:abstractNumId w:val="1"/>
  </w:num>
  <w:num w:numId="13">
    <w:abstractNumId w:val="12"/>
  </w:num>
  <w:num w:numId="14">
    <w:abstractNumId w:val="23"/>
  </w:num>
  <w:num w:numId="15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1"/>
  </w:num>
  <w:num w:numId="22">
    <w:abstractNumId w:val="38"/>
  </w:num>
  <w:num w:numId="23">
    <w:abstractNumId w:val="42"/>
  </w:num>
  <w:num w:numId="24">
    <w:abstractNumId w:val="39"/>
  </w:num>
  <w:num w:numId="25">
    <w:abstractNumId w:val="24"/>
  </w:num>
  <w:num w:numId="26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20"/>
  </w:num>
  <w:num w:numId="30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43"/>
  </w:num>
  <w:num w:numId="33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3"/>
  </w:num>
  <w:num w:numId="37">
    <w:abstractNumId w:val="30"/>
  </w:num>
  <w:num w:numId="38">
    <w:abstractNumId w:val="41"/>
  </w:num>
  <w:num w:numId="39">
    <w:abstractNumId w:val="2"/>
  </w:num>
  <w:num w:numId="40">
    <w:abstractNumId w:val="13"/>
  </w:num>
  <w:num w:numId="41">
    <w:abstractNumId w:val="5"/>
  </w:num>
  <w:num w:numId="42">
    <w:abstractNumId w:val="13"/>
    <w:lvlOverride w:ilvl="0">
      <w:startOverride w:val="1"/>
    </w:lvlOverride>
  </w:num>
  <w:num w:numId="43">
    <w:abstractNumId w:val="16"/>
  </w:num>
  <w:num w:numId="44">
    <w:abstractNumId w:val="29"/>
  </w:num>
  <w:num w:numId="45">
    <w:abstractNumId w:val="40"/>
  </w:num>
  <w:num w:numId="46">
    <w:abstractNumId w:val="3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66EA"/>
    <w:rsid w:val="00004D9C"/>
    <w:rsid w:val="00005908"/>
    <w:rsid w:val="00010EA8"/>
    <w:rsid w:val="000167BC"/>
    <w:rsid w:val="000201FA"/>
    <w:rsid w:val="000213A4"/>
    <w:rsid w:val="000316FA"/>
    <w:rsid w:val="00031C89"/>
    <w:rsid w:val="0003439D"/>
    <w:rsid w:val="00046E49"/>
    <w:rsid w:val="00051BEF"/>
    <w:rsid w:val="000554F4"/>
    <w:rsid w:val="00056CD0"/>
    <w:rsid w:val="00063B9A"/>
    <w:rsid w:val="000651F9"/>
    <w:rsid w:val="00067331"/>
    <w:rsid w:val="00076553"/>
    <w:rsid w:val="00082A38"/>
    <w:rsid w:val="00083C62"/>
    <w:rsid w:val="0008564C"/>
    <w:rsid w:val="00091988"/>
    <w:rsid w:val="00092B7F"/>
    <w:rsid w:val="00092C3E"/>
    <w:rsid w:val="00095DF3"/>
    <w:rsid w:val="000B2884"/>
    <w:rsid w:val="000B3ED4"/>
    <w:rsid w:val="000B64D6"/>
    <w:rsid w:val="000C0AC0"/>
    <w:rsid w:val="000C28CD"/>
    <w:rsid w:val="000C53B7"/>
    <w:rsid w:val="000D3B61"/>
    <w:rsid w:val="000E5562"/>
    <w:rsid w:val="000E663E"/>
    <w:rsid w:val="000F6AFD"/>
    <w:rsid w:val="000F718A"/>
    <w:rsid w:val="00100F12"/>
    <w:rsid w:val="00103601"/>
    <w:rsid w:val="00115789"/>
    <w:rsid w:val="00116706"/>
    <w:rsid w:val="00120138"/>
    <w:rsid w:val="00122B70"/>
    <w:rsid w:val="00125F9D"/>
    <w:rsid w:val="00126A08"/>
    <w:rsid w:val="00126ADD"/>
    <w:rsid w:val="00130F10"/>
    <w:rsid w:val="001310E6"/>
    <w:rsid w:val="00133079"/>
    <w:rsid w:val="00137545"/>
    <w:rsid w:val="00140E1F"/>
    <w:rsid w:val="00140F46"/>
    <w:rsid w:val="00143BE1"/>
    <w:rsid w:val="00143F2D"/>
    <w:rsid w:val="001454FF"/>
    <w:rsid w:val="001478C0"/>
    <w:rsid w:val="001620D6"/>
    <w:rsid w:val="00166992"/>
    <w:rsid w:val="00170ABC"/>
    <w:rsid w:val="001731AF"/>
    <w:rsid w:val="00174389"/>
    <w:rsid w:val="00174D05"/>
    <w:rsid w:val="00175D77"/>
    <w:rsid w:val="00182271"/>
    <w:rsid w:val="00191DD9"/>
    <w:rsid w:val="001939DB"/>
    <w:rsid w:val="00193BC9"/>
    <w:rsid w:val="00195376"/>
    <w:rsid w:val="001A28D6"/>
    <w:rsid w:val="001C309B"/>
    <w:rsid w:val="001C3ECF"/>
    <w:rsid w:val="001D4970"/>
    <w:rsid w:val="001D6B8B"/>
    <w:rsid w:val="001E2453"/>
    <w:rsid w:val="001E3C51"/>
    <w:rsid w:val="001E4F9A"/>
    <w:rsid w:val="001E51E8"/>
    <w:rsid w:val="001F2D0B"/>
    <w:rsid w:val="001F5F18"/>
    <w:rsid w:val="001F7399"/>
    <w:rsid w:val="001F77F3"/>
    <w:rsid w:val="0020281F"/>
    <w:rsid w:val="00217D60"/>
    <w:rsid w:val="00224C5F"/>
    <w:rsid w:val="00227D94"/>
    <w:rsid w:val="002328B6"/>
    <w:rsid w:val="00233C8F"/>
    <w:rsid w:val="00235CF6"/>
    <w:rsid w:val="0024581B"/>
    <w:rsid w:val="00265062"/>
    <w:rsid w:val="00266FA1"/>
    <w:rsid w:val="00276504"/>
    <w:rsid w:val="0028391F"/>
    <w:rsid w:val="00292A77"/>
    <w:rsid w:val="002956A1"/>
    <w:rsid w:val="0029792F"/>
    <w:rsid w:val="002A2ACB"/>
    <w:rsid w:val="002A412A"/>
    <w:rsid w:val="002B1F5D"/>
    <w:rsid w:val="002B7376"/>
    <w:rsid w:val="002C0DBC"/>
    <w:rsid w:val="002D37E1"/>
    <w:rsid w:val="002D6D79"/>
    <w:rsid w:val="002E2ED6"/>
    <w:rsid w:val="002E5DDD"/>
    <w:rsid w:val="002E667D"/>
    <w:rsid w:val="002F39A5"/>
    <w:rsid w:val="002F4FDA"/>
    <w:rsid w:val="0030130C"/>
    <w:rsid w:val="00303E8A"/>
    <w:rsid w:val="003110A9"/>
    <w:rsid w:val="00317F53"/>
    <w:rsid w:val="003233E7"/>
    <w:rsid w:val="00327B94"/>
    <w:rsid w:val="00327D6D"/>
    <w:rsid w:val="0035379A"/>
    <w:rsid w:val="003543EA"/>
    <w:rsid w:val="00357C27"/>
    <w:rsid w:val="003605F7"/>
    <w:rsid w:val="00361E97"/>
    <w:rsid w:val="00363374"/>
    <w:rsid w:val="00363B49"/>
    <w:rsid w:val="003659FF"/>
    <w:rsid w:val="00370FA9"/>
    <w:rsid w:val="00373A3A"/>
    <w:rsid w:val="00374D98"/>
    <w:rsid w:val="003755B6"/>
    <w:rsid w:val="00375BAD"/>
    <w:rsid w:val="00375E62"/>
    <w:rsid w:val="0038360B"/>
    <w:rsid w:val="00392ADD"/>
    <w:rsid w:val="0039414A"/>
    <w:rsid w:val="003945D8"/>
    <w:rsid w:val="003A10E4"/>
    <w:rsid w:val="003A2A98"/>
    <w:rsid w:val="003A5754"/>
    <w:rsid w:val="003A7A09"/>
    <w:rsid w:val="003B0107"/>
    <w:rsid w:val="003B4848"/>
    <w:rsid w:val="003B4BAB"/>
    <w:rsid w:val="003B5E23"/>
    <w:rsid w:val="003B67E7"/>
    <w:rsid w:val="003C2604"/>
    <w:rsid w:val="003C7393"/>
    <w:rsid w:val="003D35BD"/>
    <w:rsid w:val="003D40B0"/>
    <w:rsid w:val="003D75D0"/>
    <w:rsid w:val="003E33D8"/>
    <w:rsid w:val="003E5951"/>
    <w:rsid w:val="003E70A4"/>
    <w:rsid w:val="003F01AF"/>
    <w:rsid w:val="003F610A"/>
    <w:rsid w:val="004011D6"/>
    <w:rsid w:val="00406B0B"/>
    <w:rsid w:val="00420BE0"/>
    <w:rsid w:val="0042285E"/>
    <w:rsid w:val="00422AB4"/>
    <w:rsid w:val="00424929"/>
    <w:rsid w:val="00425A32"/>
    <w:rsid w:val="004309E8"/>
    <w:rsid w:val="00433D90"/>
    <w:rsid w:val="00434E4C"/>
    <w:rsid w:val="00435933"/>
    <w:rsid w:val="00440828"/>
    <w:rsid w:val="00440D50"/>
    <w:rsid w:val="0044664F"/>
    <w:rsid w:val="0044670D"/>
    <w:rsid w:val="00454BF6"/>
    <w:rsid w:val="004607D8"/>
    <w:rsid w:val="00473B85"/>
    <w:rsid w:val="004803A3"/>
    <w:rsid w:val="00483143"/>
    <w:rsid w:val="0048737B"/>
    <w:rsid w:val="00487507"/>
    <w:rsid w:val="004878B9"/>
    <w:rsid w:val="00487C9D"/>
    <w:rsid w:val="00487D76"/>
    <w:rsid w:val="00490BE7"/>
    <w:rsid w:val="0049163C"/>
    <w:rsid w:val="00492536"/>
    <w:rsid w:val="004A112A"/>
    <w:rsid w:val="004A1967"/>
    <w:rsid w:val="004A2630"/>
    <w:rsid w:val="004A53E8"/>
    <w:rsid w:val="004A6EDE"/>
    <w:rsid w:val="004A7045"/>
    <w:rsid w:val="004C50B8"/>
    <w:rsid w:val="004D0241"/>
    <w:rsid w:val="004D15C5"/>
    <w:rsid w:val="004D2026"/>
    <w:rsid w:val="004D4350"/>
    <w:rsid w:val="004D4E72"/>
    <w:rsid w:val="004D6AE8"/>
    <w:rsid w:val="004E2A11"/>
    <w:rsid w:val="004F00DC"/>
    <w:rsid w:val="004F5907"/>
    <w:rsid w:val="00502D87"/>
    <w:rsid w:val="00506971"/>
    <w:rsid w:val="00510508"/>
    <w:rsid w:val="00513B3A"/>
    <w:rsid w:val="00513C88"/>
    <w:rsid w:val="00532873"/>
    <w:rsid w:val="005423CB"/>
    <w:rsid w:val="0055185E"/>
    <w:rsid w:val="00552BBF"/>
    <w:rsid w:val="00567570"/>
    <w:rsid w:val="00572A07"/>
    <w:rsid w:val="0058013E"/>
    <w:rsid w:val="00584EA8"/>
    <w:rsid w:val="005861BA"/>
    <w:rsid w:val="005864D2"/>
    <w:rsid w:val="00586D34"/>
    <w:rsid w:val="00597A3C"/>
    <w:rsid w:val="005A4504"/>
    <w:rsid w:val="005A641F"/>
    <w:rsid w:val="005A6A8B"/>
    <w:rsid w:val="005B0E11"/>
    <w:rsid w:val="005C0C3B"/>
    <w:rsid w:val="005D1EF9"/>
    <w:rsid w:val="005D6CCE"/>
    <w:rsid w:val="005E1F56"/>
    <w:rsid w:val="005E54E5"/>
    <w:rsid w:val="005F0B3B"/>
    <w:rsid w:val="005F5A81"/>
    <w:rsid w:val="0060007F"/>
    <w:rsid w:val="00601A0D"/>
    <w:rsid w:val="00610C43"/>
    <w:rsid w:val="00614956"/>
    <w:rsid w:val="00617E93"/>
    <w:rsid w:val="00625FEE"/>
    <w:rsid w:val="00630419"/>
    <w:rsid w:val="006318B2"/>
    <w:rsid w:val="00644442"/>
    <w:rsid w:val="006469CE"/>
    <w:rsid w:val="0064782B"/>
    <w:rsid w:val="0065538C"/>
    <w:rsid w:val="0066032C"/>
    <w:rsid w:val="0066076F"/>
    <w:rsid w:val="00660F7D"/>
    <w:rsid w:val="00662B86"/>
    <w:rsid w:val="006670AF"/>
    <w:rsid w:val="00667393"/>
    <w:rsid w:val="0067006E"/>
    <w:rsid w:val="00673137"/>
    <w:rsid w:val="00675D8E"/>
    <w:rsid w:val="00676B35"/>
    <w:rsid w:val="0068267E"/>
    <w:rsid w:val="0068429B"/>
    <w:rsid w:val="006868E4"/>
    <w:rsid w:val="00687DEE"/>
    <w:rsid w:val="00690E0B"/>
    <w:rsid w:val="006A3ED3"/>
    <w:rsid w:val="006A649F"/>
    <w:rsid w:val="006A70B7"/>
    <w:rsid w:val="006B0873"/>
    <w:rsid w:val="006C0A95"/>
    <w:rsid w:val="006C2E03"/>
    <w:rsid w:val="006C4198"/>
    <w:rsid w:val="006C4827"/>
    <w:rsid w:val="006C4A41"/>
    <w:rsid w:val="006D56E3"/>
    <w:rsid w:val="006E147E"/>
    <w:rsid w:val="006E1B06"/>
    <w:rsid w:val="006E65D2"/>
    <w:rsid w:val="006F76EA"/>
    <w:rsid w:val="007019FE"/>
    <w:rsid w:val="00704482"/>
    <w:rsid w:val="00704B51"/>
    <w:rsid w:val="00707436"/>
    <w:rsid w:val="00711014"/>
    <w:rsid w:val="00713FD8"/>
    <w:rsid w:val="0071538E"/>
    <w:rsid w:val="0071774A"/>
    <w:rsid w:val="00722D3D"/>
    <w:rsid w:val="007329F3"/>
    <w:rsid w:val="007368CC"/>
    <w:rsid w:val="00740D75"/>
    <w:rsid w:val="0074282B"/>
    <w:rsid w:val="00743482"/>
    <w:rsid w:val="007445A0"/>
    <w:rsid w:val="00750457"/>
    <w:rsid w:val="007528C8"/>
    <w:rsid w:val="00753776"/>
    <w:rsid w:val="007547A9"/>
    <w:rsid w:val="00756E52"/>
    <w:rsid w:val="00756EEF"/>
    <w:rsid w:val="00760A10"/>
    <w:rsid w:val="00763CAA"/>
    <w:rsid w:val="00765861"/>
    <w:rsid w:val="00774484"/>
    <w:rsid w:val="007752A2"/>
    <w:rsid w:val="007773E3"/>
    <w:rsid w:val="007801C9"/>
    <w:rsid w:val="00782F65"/>
    <w:rsid w:val="00785F79"/>
    <w:rsid w:val="007A1191"/>
    <w:rsid w:val="007A7934"/>
    <w:rsid w:val="007B5387"/>
    <w:rsid w:val="007C24F6"/>
    <w:rsid w:val="007C2ED1"/>
    <w:rsid w:val="007D765F"/>
    <w:rsid w:val="007E43F4"/>
    <w:rsid w:val="007E45E5"/>
    <w:rsid w:val="007E5E73"/>
    <w:rsid w:val="007F5F92"/>
    <w:rsid w:val="007F73B6"/>
    <w:rsid w:val="00821CF2"/>
    <w:rsid w:val="0082662C"/>
    <w:rsid w:val="00826ADA"/>
    <w:rsid w:val="0083114F"/>
    <w:rsid w:val="00832B7D"/>
    <w:rsid w:val="00832DF1"/>
    <w:rsid w:val="00841AA7"/>
    <w:rsid w:val="00844BE1"/>
    <w:rsid w:val="00846DE1"/>
    <w:rsid w:val="008566CE"/>
    <w:rsid w:val="0085789F"/>
    <w:rsid w:val="008615FE"/>
    <w:rsid w:val="008736FF"/>
    <w:rsid w:val="00873736"/>
    <w:rsid w:val="00877317"/>
    <w:rsid w:val="00880C33"/>
    <w:rsid w:val="00892E1D"/>
    <w:rsid w:val="00895C33"/>
    <w:rsid w:val="008A0DC3"/>
    <w:rsid w:val="008A0E92"/>
    <w:rsid w:val="008A24AB"/>
    <w:rsid w:val="008A459F"/>
    <w:rsid w:val="008A5252"/>
    <w:rsid w:val="008B0299"/>
    <w:rsid w:val="008B1145"/>
    <w:rsid w:val="008B1F49"/>
    <w:rsid w:val="008B6DFB"/>
    <w:rsid w:val="008C0536"/>
    <w:rsid w:val="008C06F5"/>
    <w:rsid w:val="008C1258"/>
    <w:rsid w:val="008C2B78"/>
    <w:rsid w:val="008C39E5"/>
    <w:rsid w:val="008C3A48"/>
    <w:rsid w:val="008C48A2"/>
    <w:rsid w:val="008C5F32"/>
    <w:rsid w:val="008C5FB3"/>
    <w:rsid w:val="008C64F6"/>
    <w:rsid w:val="008D2419"/>
    <w:rsid w:val="008D5EA4"/>
    <w:rsid w:val="008D7D57"/>
    <w:rsid w:val="008E010A"/>
    <w:rsid w:val="008E0975"/>
    <w:rsid w:val="008E20C8"/>
    <w:rsid w:val="008E3695"/>
    <w:rsid w:val="008E53B1"/>
    <w:rsid w:val="008E5D77"/>
    <w:rsid w:val="008F2DCD"/>
    <w:rsid w:val="008F49DF"/>
    <w:rsid w:val="00901E97"/>
    <w:rsid w:val="009122EC"/>
    <w:rsid w:val="009277DD"/>
    <w:rsid w:val="009309FB"/>
    <w:rsid w:val="00931AF3"/>
    <w:rsid w:val="00932616"/>
    <w:rsid w:val="009376F8"/>
    <w:rsid w:val="00942D61"/>
    <w:rsid w:val="00943E46"/>
    <w:rsid w:val="009446D3"/>
    <w:rsid w:val="00944FDE"/>
    <w:rsid w:val="0094619C"/>
    <w:rsid w:val="00952A4C"/>
    <w:rsid w:val="009534A7"/>
    <w:rsid w:val="009537BE"/>
    <w:rsid w:val="009565A5"/>
    <w:rsid w:val="00962BF4"/>
    <w:rsid w:val="009660DA"/>
    <w:rsid w:val="0096639E"/>
    <w:rsid w:val="00971180"/>
    <w:rsid w:val="00973ECC"/>
    <w:rsid w:val="0097425B"/>
    <w:rsid w:val="009746CE"/>
    <w:rsid w:val="0097648B"/>
    <w:rsid w:val="00976BFC"/>
    <w:rsid w:val="00986C12"/>
    <w:rsid w:val="00986D70"/>
    <w:rsid w:val="00987B3E"/>
    <w:rsid w:val="009900FF"/>
    <w:rsid w:val="00990D16"/>
    <w:rsid w:val="00990DF9"/>
    <w:rsid w:val="00995027"/>
    <w:rsid w:val="009964AE"/>
    <w:rsid w:val="009A42DF"/>
    <w:rsid w:val="009A5BC2"/>
    <w:rsid w:val="009B677A"/>
    <w:rsid w:val="009B6DB0"/>
    <w:rsid w:val="009B6E9E"/>
    <w:rsid w:val="009B7BD1"/>
    <w:rsid w:val="009C0094"/>
    <w:rsid w:val="009C348B"/>
    <w:rsid w:val="009C6502"/>
    <w:rsid w:val="009D170F"/>
    <w:rsid w:val="009D43E1"/>
    <w:rsid w:val="009D65C0"/>
    <w:rsid w:val="009F300A"/>
    <w:rsid w:val="009F6EA6"/>
    <w:rsid w:val="00A0174C"/>
    <w:rsid w:val="00A036F9"/>
    <w:rsid w:val="00A11068"/>
    <w:rsid w:val="00A1244E"/>
    <w:rsid w:val="00A13434"/>
    <w:rsid w:val="00A15B84"/>
    <w:rsid w:val="00A23C0F"/>
    <w:rsid w:val="00A25EA0"/>
    <w:rsid w:val="00A318A5"/>
    <w:rsid w:val="00A37DA3"/>
    <w:rsid w:val="00A4148B"/>
    <w:rsid w:val="00A41902"/>
    <w:rsid w:val="00A4240A"/>
    <w:rsid w:val="00A42B38"/>
    <w:rsid w:val="00A45A61"/>
    <w:rsid w:val="00A52D83"/>
    <w:rsid w:val="00A54AFC"/>
    <w:rsid w:val="00A77798"/>
    <w:rsid w:val="00A815E3"/>
    <w:rsid w:val="00A93FC6"/>
    <w:rsid w:val="00A9450E"/>
    <w:rsid w:val="00AA0B16"/>
    <w:rsid w:val="00AA38C3"/>
    <w:rsid w:val="00AA6C6D"/>
    <w:rsid w:val="00AC1879"/>
    <w:rsid w:val="00AC60CA"/>
    <w:rsid w:val="00AC6867"/>
    <w:rsid w:val="00AD0B61"/>
    <w:rsid w:val="00AD2742"/>
    <w:rsid w:val="00AD669D"/>
    <w:rsid w:val="00AE2A99"/>
    <w:rsid w:val="00AE3B09"/>
    <w:rsid w:val="00AF17D2"/>
    <w:rsid w:val="00B00AA4"/>
    <w:rsid w:val="00B02B67"/>
    <w:rsid w:val="00B06113"/>
    <w:rsid w:val="00B065BE"/>
    <w:rsid w:val="00B11FDD"/>
    <w:rsid w:val="00B16635"/>
    <w:rsid w:val="00B21E0F"/>
    <w:rsid w:val="00B3582A"/>
    <w:rsid w:val="00B42D38"/>
    <w:rsid w:val="00B51FD1"/>
    <w:rsid w:val="00B52B2D"/>
    <w:rsid w:val="00B54A16"/>
    <w:rsid w:val="00B5500B"/>
    <w:rsid w:val="00B55284"/>
    <w:rsid w:val="00B563B9"/>
    <w:rsid w:val="00B607C8"/>
    <w:rsid w:val="00B66ED9"/>
    <w:rsid w:val="00B712EE"/>
    <w:rsid w:val="00B716BD"/>
    <w:rsid w:val="00B723F1"/>
    <w:rsid w:val="00B72E21"/>
    <w:rsid w:val="00B768D4"/>
    <w:rsid w:val="00B76FEB"/>
    <w:rsid w:val="00B81F76"/>
    <w:rsid w:val="00B84F1F"/>
    <w:rsid w:val="00B974ED"/>
    <w:rsid w:val="00BB0306"/>
    <w:rsid w:val="00BB4B69"/>
    <w:rsid w:val="00BB6223"/>
    <w:rsid w:val="00BB72E7"/>
    <w:rsid w:val="00BD0CD3"/>
    <w:rsid w:val="00BD144B"/>
    <w:rsid w:val="00BD4E0C"/>
    <w:rsid w:val="00BD72A9"/>
    <w:rsid w:val="00BD7AB0"/>
    <w:rsid w:val="00BE094C"/>
    <w:rsid w:val="00BF24B9"/>
    <w:rsid w:val="00BF5B1C"/>
    <w:rsid w:val="00BF7C5C"/>
    <w:rsid w:val="00C12D06"/>
    <w:rsid w:val="00C14BAD"/>
    <w:rsid w:val="00C2462D"/>
    <w:rsid w:val="00C33212"/>
    <w:rsid w:val="00C37985"/>
    <w:rsid w:val="00C403A7"/>
    <w:rsid w:val="00C43A44"/>
    <w:rsid w:val="00C54223"/>
    <w:rsid w:val="00C54556"/>
    <w:rsid w:val="00C55E4C"/>
    <w:rsid w:val="00C61104"/>
    <w:rsid w:val="00C6481F"/>
    <w:rsid w:val="00C65A74"/>
    <w:rsid w:val="00C660C7"/>
    <w:rsid w:val="00C779F9"/>
    <w:rsid w:val="00C80BB0"/>
    <w:rsid w:val="00C8108F"/>
    <w:rsid w:val="00C841CF"/>
    <w:rsid w:val="00C84E54"/>
    <w:rsid w:val="00C878E7"/>
    <w:rsid w:val="00C92D27"/>
    <w:rsid w:val="00C95CAF"/>
    <w:rsid w:val="00C9632B"/>
    <w:rsid w:val="00C978D0"/>
    <w:rsid w:val="00CB2656"/>
    <w:rsid w:val="00CB2B73"/>
    <w:rsid w:val="00CB6953"/>
    <w:rsid w:val="00CC0B49"/>
    <w:rsid w:val="00CC2A5C"/>
    <w:rsid w:val="00CC5C24"/>
    <w:rsid w:val="00CD173B"/>
    <w:rsid w:val="00CD51B0"/>
    <w:rsid w:val="00CD66EA"/>
    <w:rsid w:val="00CE1C43"/>
    <w:rsid w:val="00CE3875"/>
    <w:rsid w:val="00CF3A89"/>
    <w:rsid w:val="00D00E18"/>
    <w:rsid w:val="00D10CC9"/>
    <w:rsid w:val="00D11C89"/>
    <w:rsid w:val="00D13242"/>
    <w:rsid w:val="00D20569"/>
    <w:rsid w:val="00D2321F"/>
    <w:rsid w:val="00D266EA"/>
    <w:rsid w:val="00D266F2"/>
    <w:rsid w:val="00D325B7"/>
    <w:rsid w:val="00D37B63"/>
    <w:rsid w:val="00D45036"/>
    <w:rsid w:val="00D47616"/>
    <w:rsid w:val="00D61F6C"/>
    <w:rsid w:val="00D658C9"/>
    <w:rsid w:val="00D677D5"/>
    <w:rsid w:val="00D72BC0"/>
    <w:rsid w:val="00D85722"/>
    <w:rsid w:val="00D86767"/>
    <w:rsid w:val="00D92227"/>
    <w:rsid w:val="00D968D9"/>
    <w:rsid w:val="00DA0CCF"/>
    <w:rsid w:val="00DA0D09"/>
    <w:rsid w:val="00DA2FD4"/>
    <w:rsid w:val="00DC332E"/>
    <w:rsid w:val="00DD1535"/>
    <w:rsid w:val="00DE04F3"/>
    <w:rsid w:val="00DE5CEB"/>
    <w:rsid w:val="00DF0A6D"/>
    <w:rsid w:val="00DF76CD"/>
    <w:rsid w:val="00E114C6"/>
    <w:rsid w:val="00E1191B"/>
    <w:rsid w:val="00E12C9A"/>
    <w:rsid w:val="00E14694"/>
    <w:rsid w:val="00E15667"/>
    <w:rsid w:val="00E20892"/>
    <w:rsid w:val="00E20A87"/>
    <w:rsid w:val="00E367E4"/>
    <w:rsid w:val="00E503FC"/>
    <w:rsid w:val="00E5415E"/>
    <w:rsid w:val="00E64042"/>
    <w:rsid w:val="00E663B6"/>
    <w:rsid w:val="00E75E27"/>
    <w:rsid w:val="00E8407B"/>
    <w:rsid w:val="00E84B02"/>
    <w:rsid w:val="00E85B33"/>
    <w:rsid w:val="00E85BED"/>
    <w:rsid w:val="00E86135"/>
    <w:rsid w:val="00E921ED"/>
    <w:rsid w:val="00EA71AB"/>
    <w:rsid w:val="00EB7A8C"/>
    <w:rsid w:val="00EC4070"/>
    <w:rsid w:val="00EC4239"/>
    <w:rsid w:val="00EC5665"/>
    <w:rsid w:val="00EC575F"/>
    <w:rsid w:val="00ED6BEF"/>
    <w:rsid w:val="00EF01B1"/>
    <w:rsid w:val="00EF2A80"/>
    <w:rsid w:val="00EF33EF"/>
    <w:rsid w:val="00F00788"/>
    <w:rsid w:val="00F02FF2"/>
    <w:rsid w:val="00F0435C"/>
    <w:rsid w:val="00F049F2"/>
    <w:rsid w:val="00F10213"/>
    <w:rsid w:val="00F11BF3"/>
    <w:rsid w:val="00F130A1"/>
    <w:rsid w:val="00F15697"/>
    <w:rsid w:val="00F435F3"/>
    <w:rsid w:val="00F43E0C"/>
    <w:rsid w:val="00F45F71"/>
    <w:rsid w:val="00F5125E"/>
    <w:rsid w:val="00F554F0"/>
    <w:rsid w:val="00F55550"/>
    <w:rsid w:val="00F55CD5"/>
    <w:rsid w:val="00F60DD8"/>
    <w:rsid w:val="00F63484"/>
    <w:rsid w:val="00F71109"/>
    <w:rsid w:val="00F81171"/>
    <w:rsid w:val="00F82CBD"/>
    <w:rsid w:val="00F85DDB"/>
    <w:rsid w:val="00F878AC"/>
    <w:rsid w:val="00F93066"/>
    <w:rsid w:val="00F95858"/>
    <w:rsid w:val="00FA2B35"/>
    <w:rsid w:val="00FA47B5"/>
    <w:rsid w:val="00FA6D87"/>
    <w:rsid w:val="00FB37D6"/>
    <w:rsid w:val="00FC26A6"/>
    <w:rsid w:val="00FC6346"/>
    <w:rsid w:val="00FE0A6A"/>
    <w:rsid w:val="00FE457D"/>
    <w:rsid w:val="00FE6755"/>
    <w:rsid w:val="00FF2209"/>
    <w:rsid w:val="00FF4658"/>
    <w:rsid w:val="00FF65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4DA082"/>
  <w15:chartTrackingRefBased/>
  <w15:docId w15:val="{BF537625-92E2-467E-A4E5-1298F305C1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66EA"/>
  </w:style>
  <w:style w:type="paragraph" w:styleId="Heading1">
    <w:name w:val="heading 1"/>
    <w:basedOn w:val="Normal"/>
    <w:link w:val="Heading1Char"/>
    <w:uiPriority w:val="9"/>
    <w:qFormat/>
    <w:rsid w:val="00D266E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66E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66EA"/>
    <w:pPr>
      <w:keepNext/>
      <w:keepLines/>
      <w:spacing w:before="40" w:after="0" w:line="480" w:lineRule="auto"/>
      <w:ind w:left="1134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A0B1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A0B1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66E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D266E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D266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66EA"/>
  </w:style>
  <w:style w:type="character" w:styleId="Strong">
    <w:name w:val="Strong"/>
    <w:basedOn w:val="DefaultParagraphFont"/>
    <w:uiPriority w:val="22"/>
    <w:qFormat/>
    <w:rsid w:val="00D266EA"/>
    <w:rPr>
      <w:b/>
      <w:bCs/>
    </w:rPr>
  </w:style>
  <w:style w:type="character" w:customStyle="1" w:styleId="ListParagraphChar">
    <w:name w:val="List Paragraph Char"/>
    <w:link w:val="ListParagraph"/>
    <w:uiPriority w:val="34"/>
    <w:locked/>
    <w:rsid w:val="00D266EA"/>
  </w:style>
  <w:style w:type="paragraph" w:styleId="ListParagraph">
    <w:name w:val="List Paragraph"/>
    <w:basedOn w:val="Normal"/>
    <w:link w:val="ListParagraphChar"/>
    <w:uiPriority w:val="34"/>
    <w:qFormat/>
    <w:rsid w:val="00D266EA"/>
    <w:pPr>
      <w:spacing w:after="200" w:line="276" w:lineRule="auto"/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266EA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D266E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paragraph" w:styleId="NoSpacing">
    <w:name w:val="No Spacing"/>
    <w:uiPriority w:val="1"/>
    <w:qFormat/>
    <w:rsid w:val="00A15B84"/>
    <w:pPr>
      <w:spacing w:after="0" w:line="240" w:lineRule="auto"/>
      <w:ind w:left="1134"/>
      <w:jc w:val="both"/>
    </w:pPr>
    <w:rPr>
      <w:rFonts w:eastAsiaTheme="minorEastAsia"/>
      <w:lang w:eastAsia="ja-JP"/>
    </w:rPr>
  </w:style>
  <w:style w:type="table" w:styleId="TableGrid">
    <w:name w:val="Table Grid"/>
    <w:basedOn w:val="TableNormal"/>
    <w:uiPriority w:val="39"/>
    <w:rsid w:val="009446D3"/>
    <w:pPr>
      <w:spacing w:after="0" w:line="240" w:lineRule="auto"/>
    </w:pPr>
    <w:rPr>
      <w:rFonts w:ascii="Calibri" w:eastAsia="Calibri" w:hAnsi="Calibri" w:cs="Calibri"/>
      <w:color w:val="000000"/>
      <w:lang w:val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878B9"/>
    <w:pPr>
      <w:tabs>
        <w:tab w:val="center" w:pos="4680"/>
        <w:tab w:val="right" w:pos="9360"/>
      </w:tabs>
      <w:spacing w:after="0" w:line="240" w:lineRule="auto"/>
      <w:ind w:left="1134"/>
      <w:jc w:val="both"/>
    </w:pPr>
    <w:rPr>
      <w:rFonts w:eastAsiaTheme="minorEastAsia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4878B9"/>
    <w:rPr>
      <w:rFonts w:eastAsiaTheme="minorEastAsia"/>
      <w:lang w:eastAsia="ja-JP"/>
    </w:rPr>
  </w:style>
  <w:style w:type="table" w:customStyle="1" w:styleId="TableGrid1">
    <w:name w:val="Table Grid1"/>
    <w:basedOn w:val="TableNormal"/>
    <w:next w:val="TableGrid"/>
    <w:uiPriority w:val="59"/>
    <w:rsid w:val="00EF2A80"/>
    <w:pPr>
      <w:spacing w:after="0" w:line="240" w:lineRule="auto"/>
      <w:ind w:left="1134"/>
      <w:jc w:val="both"/>
    </w:pPr>
    <w:rPr>
      <w:rFonts w:eastAsiaTheme="minorEastAsia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0">
    <w:name w:val="TableGrid"/>
    <w:rsid w:val="008B6DFB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Style9">
    <w:name w:val="Style9"/>
    <w:basedOn w:val="Normal"/>
    <w:next w:val="Normal"/>
    <w:link w:val="Style9Char"/>
    <w:qFormat/>
    <w:rsid w:val="008B6DFB"/>
    <w:pPr>
      <w:keepNext/>
      <w:keepLines/>
      <w:numPr>
        <w:numId w:val="40"/>
      </w:numPr>
      <w:spacing w:after="0" w:line="480" w:lineRule="auto"/>
      <w:ind w:left="1134"/>
      <w:outlineLvl w:val="2"/>
    </w:pPr>
    <w:rPr>
      <w:rFonts w:ascii="Times New Roman" w:eastAsia="Times New Roman" w:hAnsi="Times New Roman" w:cs="Times New Roman"/>
      <w:b/>
      <w:color w:val="000000"/>
      <w:sz w:val="24"/>
      <w:szCs w:val="24"/>
    </w:rPr>
  </w:style>
  <w:style w:type="character" w:customStyle="1" w:styleId="Style9Char">
    <w:name w:val="Style9 Char"/>
    <w:basedOn w:val="DefaultParagraphFont"/>
    <w:link w:val="Style9"/>
    <w:rsid w:val="008B6DFB"/>
    <w:rPr>
      <w:rFonts w:ascii="Times New Roman" w:eastAsia="Times New Roman" w:hAnsi="Times New Roman" w:cs="Times New Roman"/>
      <w:b/>
      <w:color w:val="000000"/>
      <w:sz w:val="24"/>
      <w:szCs w:val="24"/>
    </w:rPr>
  </w:style>
  <w:style w:type="table" w:customStyle="1" w:styleId="TableGrid10">
    <w:name w:val="TableGrid1"/>
    <w:rsid w:val="001F7399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2">
    <w:name w:val="TableGrid2"/>
    <w:rsid w:val="001F7399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20">
    <w:name w:val="Table Grid2"/>
    <w:basedOn w:val="TableNormal"/>
    <w:next w:val="TableGrid"/>
    <w:uiPriority w:val="59"/>
    <w:rsid w:val="004A53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3">
    <w:name w:val="Style3"/>
    <w:basedOn w:val="Heading2"/>
    <w:qFormat/>
    <w:rsid w:val="00137545"/>
    <w:pPr>
      <w:numPr>
        <w:numId w:val="44"/>
      </w:numPr>
      <w:pBdr>
        <w:top w:val="nil"/>
        <w:left w:val="nil"/>
        <w:bottom w:val="nil"/>
        <w:right w:val="nil"/>
        <w:between w:val="nil"/>
      </w:pBdr>
      <w:spacing w:before="0" w:line="480" w:lineRule="auto"/>
      <w:ind w:left="284" w:hanging="284"/>
      <w:contextualSpacing/>
      <w:jc w:val="both"/>
    </w:pPr>
    <w:rPr>
      <w:rFonts w:ascii="Times New Roman" w:eastAsia="Times New Roman" w:hAnsi="Times New Roman" w:cs="Times New Roman"/>
      <w:b/>
      <w:color w:val="000000"/>
      <w:sz w:val="24"/>
      <w:szCs w:val="24"/>
      <w:lang w:val="id-ID"/>
    </w:rPr>
  </w:style>
  <w:style w:type="paragraph" w:customStyle="1" w:styleId="Style1">
    <w:name w:val="Style1"/>
    <w:basedOn w:val="Heading2"/>
    <w:next w:val="Heading2"/>
    <w:link w:val="Style1Char"/>
    <w:qFormat/>
    <w:rsid w:val="00217D60"/>
    <w:pPr>
      <w:ind w:left="284"/>
    </w:pPr>
  </w:style>
  <w:style w:type="paragraph" w:styleId="TOCHeading">
    <w:name w:val="TOC Heading"/>
    <w:basedOn w:val="Heading1"/>
    <w:next w:val="Normal"/>
    <w:uiPriority w:val="39"/>
    <w:unhideWhenUsed/>
    <w:qFormat/>
    <w:rsid w:val="00217D60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character" w:customStyle="1" w:styleId="Style1Char">
    <w:name w:val="Style1 Char"/>
    <w:basedOn w:val="Heading2Char"/>
    <w:link w:val="Style1"/>
    <w:rsid w:val="00217D6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C61104"/>
    <w:pPr>
      <w:tabs>
        <w:tab w:val="right" w:leader="dot" w:pos="8777"/>
      </w:tabs>
      <w:spacing w:after="0" w:line="360" w:lineRule="auto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C403A7"/>
    <w:pPr>
      <w:tabs>
        <w:tab w:val="left" w:pos="660"/>
        <w:tab w:val="right" w:leader="dot" w:pos="8777"/>
      </w:tabs>
      <w:spacing w:after="100" w:line="360" w:lineRule="auto"/>
      <w:ind w:left="220"/>
    </w:pPr>
    <w:rPr>
      <w:rFonts w:ascii="Times New Roman" w:eastAsia="Times New Roman" w:hAnsi="Times New Roman" w:cs="Times New Roman"/>
      <w:noProof/>
      <w:sz w:val="24"/>
      <w:szCs w:val="24"/>
      <w:lang w:val="en-ID"/>
    </w:rPr>
  </w:style>
  <w:style w:type="paragraph" w:styleId="TOC3">
    <w:name w:val="toc 3"/>
    <w:basedOn w:val="Normal"/>
    <w:next w:val="Normal"/>
    <w:autoRedefine/>
    <w:uiPriority w:val="39"/>
    <w:unhideWhenUsed/>
    <w:rsid w:val="00217D60"/>
    <w:pPr>
      <w:tabs>
        <w:tab w:val="left" w:pos="880"/>
        <w:tab w:val="right" w:leader="dot" w:pos="8777"/>
      </w:tabs>
      <w:spacing w:after="100" w:line="240" w:lineRule="auto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AA0B1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A0B16"/>
    <w:rPr>
      <w:rFonts w:asciiTheme="majorHAnsi" w:eastAsiaTheme="majorEastAsia" w:hAnsiTheme="majorHAnsi" w:cstheme="majorBidi"/>
      <w:color w:val="2F5496" w:themeColor="accent1" w:themeShade="BF"/>
    </w:rPr>
  </w:style>
  <w:style w:type="numbering" w:customStyle="1" w:styleId="NoList1">
    <w:name w:val="No List1"/>
    <w:next w:val="NoList"/>
    <w:uiPriority w:val="99"/>
    <w:semiHidden/>
    <w:unhideWhenUsed/>
    <w:rsid w:val="00AA0B16"/>
  </w:style>
  <w:style w:type="paragraph" w:styleId="TOC4">
    <w:name w:val="toc 4"/>
    <w:basedOn w:val="Normal"/>
    <w:next w:val="Normal"/>
    <w:autoRedefine/>
    <w:uiPriority w:val="39"/>
    <w:unhideWhenUsed/>
    <w:rsid w:val="00E663B6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E663B6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E663B6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E663B6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E663B6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E663B6"/>
    <w:pPr>
      <w:spacing w:after="100"/>
      <w:ind w:left="1760"/>
    </w:pPr>
    <w:rPr>
      <w:rFonts w:eastAsiaTheme="minorEastAsia"/>
    </w:rPr>
  </w:style>
  <w:style w:type="character" w:styleId="UnresolvedMention">
    <w:name w:val="Unresolved Mention"/>
    <w:basedOn w:val="DefaultParagraphFont"/>
    <w:uiPriority w:val="99"/>
    <w:semiHidden/>
    <w:unhideWhenUsed/>
    <w:rsid w:val="00E663B6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7E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7E93"/>
    <w:rPr>
      <w:rFonts w:ascii="Segoe UI" w:hAnsi="Segoe UI" w:cs="Segoe UI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93BC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93BC9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B484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136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4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0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5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8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4DA296-B047-4316-B0B2-5CBFB0FDDD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94</Words>
  <Characters>6811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g</dc:creator>
  <cp:keywords/>
  <dc:description/>
  <cp:lastModifiedBy>Mong</cp:lastModifiedBy>
  <cp:revision>3</cp:revision>
  <cp:lastPrinted>2019-01-22T17:34:00Z</cp:lastPrinted>
  <dcterms:created xsi:type="dcterms:W3CDTF">2019-04-25T09:17:00Z</dcterms:created>
  <dcterms:modified xsi:type="dcterms:W3CDTF">2019-04-25T0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a6ebe7b-2411-3f1d-97df-1687801bc53d</vt:lpwstr>
  </property>
  <property fmtid="{D5CDD505-2E9C-101B-9397-08002B2CF9AE}" pid="24" name="Mendeley Citation Style_1">
    <vt:lpwstr>http://www.zotero.org/styles/apa</vt:lpwstr>
  </property>
</Properties>
</file>